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692C" w:rsidRDefault="009E692C" w:rsidP="009E692C">
      <w:pPr>
        <w:pStyle w:val="Title"/>
      </w:pPr>
      <w:r>
        <w:t xml:space="preserve">Do early and late responders to a patient </w:t>
      </w:r>
      <w:r w:rsidR="00037C74">
        <w:t>experience</w:t>
      </w:r>
      <w:r>
        <w:t xml:space="preserve"> survey differ?</w:t>
      </w:r>
    </w:p>
    <w:p w:rsidR="009E692C" w:rsidRDefault="009E692C" w:rsidP="009E692C">
      <w:r>
        <w:t xml:space="preserve">David N. Barron, </w:t>
      </w:r>
      <w:proofErr w:type="spellStart"/>
      <w:r>
        <w:t>Sa</w:t>
      </w:r>
      <w:r>
        <w:rPr>
          <w:rFonts w:cstheme="minorHAnsi"/>
        </w:rPr>
        <w:t>ï</w:t>
      </w:r>
      <w:r>
        <w:t>d</w:t>
      </w:r>
      <w:proofErr w:type="spellEnd"/>
      <w:r>
        <w:t xml:space="preserve"> Business School, University of Oxford</w:t>
      </w:r>
    </w:p>
    <w:p w:rsidR="009E692C" w:rsidRDefault="009E692C" w:rsidP="009E692C">
      <w:r>
        <w:t xml:space="preserve"> Elizabeth West</w:t>
      </w:r>
      <w:r w:rsidR="003B123C">
        <w:t>, R</w:t>
      </w:r>
      <w:r w:rsidR="00037C74">
        <w:t>achel Reeves</w:t>
      </w:r>
      <w:r w:rsidR="003B123C">
        <w:t xml:space="preserve"> and Anna </w:t>
      </w:r>
      <w:proofErr w:type="spellStart"/>
      <w:r w:rsidR="003B123C">
        <w:t>DeCourcy</w:t>
      </w:r>
      <w:proofErr w:type="spellEnd"/>
      <w:r w:rsidR="003B123C">
        <w:t>,</w:t>
      </w:r>
      <w:r>
        <w:t xml:space="preserve"> School of Health and Social Care, University of Greenwich</w:t>
      </w:r>
    </w:p>
    <w:p w:rsidR="003320B9" w:rsidRDefault="003320B9" w:rsidP="003320B9">
      <w:r>
        <w:t xml:space="preserve">Denise </w:t>
      </w:r>
      <w:proofErr w:type="spellStart"/>
      <w:r>
        <w:t>Hawkes</w:t>
      </w:r>
      <w:proofErr w:type="spellEnd"/>
      <w:r>
        <w:t>, Business School, University of Greenwich</w:t>
      </w:r>
    </w:p>
    <w:p w:rsidR="009E692C" w:rsidRPr="009E692C" w:rsidRDefault="009E692C" w:rsidP="009E692C">
      <w:pPr>
        <w:pStyle w:val="Heading1"/>
      </w:pPr>
      <w:r>
        <w:t>Introduction</w:t>
      </w:r>
    </w:p>
    <w:p w:rsidR="0030422B" w:rsidRDefault="00DB2F6A" w:rsidP="00BF1399">
      <w:r>
        <w:t>The national patient survey programme was first proposed in the UK in The NHS: Modern, Dependable (1997) as a way of assessing patients’ experiences of care and how they change over time.</w:t>
      </w:r>
      <w:r w:rsidR="004F0657">
        <w:t xml:space="preserve">  The proposed survey would be part of a more general commitment to make the NHS more responsive to patients.  The reasoning was—and still is—that if hospital Trusts are given information about how patients evaluate the quality of the care they received as in-patients, they will be able to respond to any identified shortcomings, leading to a general improvement in the quality of care. </w:t>
      </w:r>
    </w:p>
    <w:p w:rsidR="00DB2F6A" w:rsidRDefault="00DB2F6A" w:rsidP="00BF1399">
      <w:r>
        <w:t xml:space="preserve">The first </w:t>
      </w:r>
      <w:r w:rsidR="009C36AA">
        <w:t>T</w:t>
      </w:r>
      <w:r w:rsidR="00B93470">
        <w:t xml:space="preserve">rust-based </w:t>
      </w:r>
      <w:r>
        <w:t xml:space="preserve">national survey of adult in-patients was conducted in 2001 when </w:t>
      </w:r>
      <w:r w:rsidR="00A710EB">
        <w:t>each</w:t>
      </w:r>
      <w:r>
        <w:t xml:space="preserve"> hospital </w:t>
      </w:r>
      <w:r w:rsidR="00BF1399">
        <w:t>T</w:t>
      </w:r>
      <w:r w:rsidR="00A710EB">
        <w:t>rust in England was</w:t>
      </w:r>
      <w:r>
        <w:t xml:space="preserve"> asked to conduct a </w:t>
      </w:r>
      <w:r w:rsidR="00BF1399">
        <w:t xml:space="preserve">postal </w:t>
      </w:r>
      <w:r>
        <w:t xml:space="preserve">survey of 500 patients using a questionnaire </w:t>
      </w:r>
      <w:r w:rsidR="00A710EB">
        <w:t xml:space="preserve">designed to evaluate the perceived quality of, among other things, a patient’s </w:t>
      </w:r>
      <w:r>
        <w:t xml:space="preserve">access to information, </w:t>
      </w:r>
      <w:r w:rsidR="00A710EB">
        <w:t xml:space="preserve">the quality of </w:t>
      </w:r>
      <w:r>
        <w:t>communication</w:t>
      </w:r>
      <w:r w:rsidR="00A710EB">
        <w:t xml:space="preserve"> with the patient by clinical staff</w:t>
      </w:r>
      <w:r>
        <w:t xml:space="preserve">, and relationships </w:t>
      </w:r>
      <w:r w:rsidR="00A710EB">
        <w:t xml:space="preserve">between </w:t>
      </w:r>
      <w:r>
        <w:t>clinicians. Since the first survey was reported (</w:t>
      </w:r>
      <w:proofErr w:type="spellStart"/>
      <w:r>
        <w:t>Bullen</w:t>
      </w:r>
      <w:proofErr w:type="spellEnd"/>
      <w:r>
        <w:t xml:space="preserve"> and Reeves 2002), </w:t>
      </w:r>
      <w:r w:rsidR="00B93470">
        <w:t xml:space="preserve">inpatient </w:t>
      </w:r>
      <w:r>
        <w:t xml:space="preserve">surveys have been </w:t>
      </w:r>
      <w:r w:rsidR="00B93470">
        <w:t xml:space="preserve">repeated </w:t>
      </w:r>
      <w:r>
        <w:t xml:space="preserve">almost every year.  They are a potentially important resource for NHS Trusts as they provide </w:t>
      </w:r>
      <w:r w:rsidR="000F753A">
        <w:t>information on experiences</w:t>
      </w:r>
      <w:r w:rsidR="00DA3A8F">
        <w:t xml:space="preserve"> of</w:t>
      </w:r>
      <w:r w:rsidR="000F753A">
        <w:t xml:space="preserve"> </w:t>
      </w:r>
      <w:r w:rsidR="00DA3A8F">
        <w:t>care from</w:t>
      </w:r>
      <w:r w:rsidR="00F43D7E">
        <w:t xml:space="preserve"> consecutive sample</w:t>
      </w:r>
      <w:r w:rsidR="00DA3A8F">
        <w:t>s</w:t>
      </w:r>
      <w:r w:rsidR="00F43D7E">
        <w:t xml:space="preserve"> of </w:t>
      </w:r>
      <w:r w:rsidR="00DA3A8F">
        <w:t>recent patients.</w:t>
      </w:r>
      <w:r>
        <w:t xml:space="preserve">  However, the utility of the surveys depends </w:t>
      </w:r>
      <w:r w:rsidR="00F43D7E">
        <w:t xml:space="preserve">partly </w:t>
      </w:r>
      <w:r>
        <w:t xml:space="preserve">on the representativeness of those who respond.  </w:t>
      </w:r>
      <w:r w:rsidR="005B5845">
        <w:t>A number of studies have</w:t>
      </w:r>
      <w:r>
        <w:t xml:space="preserve"> reported that response rates to postal surveys have declined in recent years</w:t>
      </w:r>
      <w:r w:rsidR="00FE0690">
        <w:t xml:space="preserve"> </w:t>
      </w:r>
      <w:r w:rsidR="006D3D37">
        <w:fldChar w:fldCharType="begin"/>
      </w:r>
      <w:r w:rsidR="005B5845">
        <w:instrText xml:space="preserve"> ADDIN EN.CITE &lt;EndNote&gt;&lt;Cite&gt;&lt;Author&gt;Hazell&lt;/Author&gt;&lt;IDText&gt;Factors influencing the response to postal questionnaire surveys about respiratory symptoms&lt;/IDText&gt;&lt;DisplayText&gt;&lt;style face="superscript"&gt;1,2&lt;/style&gt;&lt;/DisplayText&gt;&lt;record&gt;&lt;titles&gt;&lt;title&gt;Factors influencing the response to postal questionnaire surveys about respiratory symptoms&lt;/title&gt;&lt;/titles&gt;&lt;contributors&gt;&lt;authors&gt;&lt;author&gt;Hazell, Michelle&lt;/author&gt;&lt;author&gt;Morris, Julie&lt;/author&gt;&lt;author&gt;Linehan, Mary&lt;/author&gt;&lt;author&gt;Frank, Peter&lt;/author&gt;&lt;author&gt;Frank, Timothy&lt;/author&gt;&lt;/authors&gt;&lt;/contributors&gt;&lt;added-date format="utc"&gt;1303483774&lt;/added-date&gt;&lt;ref-type name="Journal Article"&gt;17&lt;/ref-type&gt;&lt;rec-number&gt;358&lt;/rec-number&gt;&lt;last-updated-date format="utc"&gt;1303483844&lt;/last-updated-date&gt;&lt;/record&gt;&lt;/Cite&gt;&lt;Cite&gt;&lt;Author&gt;Anseel&lt;/Author&gt;&lt;Year&gt;2010&lt;/Year&gt;&lt;IDText&gt;Response Rates in Organizational Science 1995-2008: A Meta-analytic Review and Guidelines for Survey Researchers&lt;/IDText&gt;&lt;record&gt;&lt;titles&gt;&lt;title&gt;Response Rates in Organizational Science 1995-2008: A Meta-analytic Review and Guidelines for Survey Researchers&lt;/title&gt;&lt;secondary-title&gt;Journal of Business and Psychology&lt;/secondary-title&gt;&lt;/titles&gt;&lt;pages&gt;335-349&lt;/pages&gt;&lt;contributors&gt;&lt;authors&gt;&lt;author&gt;Anseel, Frederik&lt;/author&gt;&lt;author&gt;Lievens, Filip&lt;/author&gt;&lt;author&gt;Schollaert, Eveline&lt;/author&gt;&lt;author&gt;Choragwicka, Beata&lt;/author&gt;&lt;/authors&gt;&lt;/contributors&gt;&lt;added-date format="utc"&gt;1333443541&lt;/added-date&gt;&lt;ref-type name="Journal Article"&gt;17&lt;/ref-type&gt;&lt;dates&gt;&lt;year&gt;2010&lt;/year&gt;&lt;/dates&gt;&lt;rec-number&gt;371&lt;/rec-number&gt;&lt;last-updated-date format="utc"&gt;1333443932&lt;/last-updated-date&gt;&lt;electronic-resource-num&gt;10.1007/s10869-010-9157-6&lt;/electronic-resource-num&gt;&lt;volume&gt;25&lt;/volume&gt;&lt;/record&gt;&lt;/Cite&gt;&lt;/EndNote&gt;</w:instrText>
      </w:r>
      <w:r w:rsidR="006D3D37">
        <w:fldChar w:fldCharType="separate"/>
      </w:r>
      <w:r w:rsidR="005B5845" w:rsidRPr="005B5845">
        <w:rPr>
          <w:noProof/>
          <w:vertAlign w:val="superscript"/>
        </w:rPr>
        <w:t>1,2</w:t>
      </w:r>
      <w:r w:rsidR="006D3D37">
        <w:fldChar w:fldCharType="end"/>
      </w:r>
      <w:r w:rsidR="00FE0690">
        <w:t xml:space="preserve"> </w:t>
      </w:r>
      <w:r w:rsidR="00F43D7E">
        <w:t>and t</w:t>
      </w:r>
      <w:r>
        <w:t xml:space="preserve">he NHS inpatient survey is no exception.  In </w:t>
      </w:r>
      <w:r w:rsidR="00973A39">
        <w:t>2002</w:t>
      </w:r>
      <w:r w:rsidR="00F43D7E">
        <w:t>,</w:t>
      </w:r>
      <w:r>
        <w:t xml:space="preserve"> the response rate was </w:t>
      </w:r>
      <w:r w:rsidR="00973A39">
        <w:t xml:space="preserve">64 </w:t>
      </w:r>
      <w:r>
        <w:t xml:space="preserve">per cent, but this had declined to </w:t>
      </w:r>
      <w:r w:rsidR="00973A39">
        <w:t xml:space="preserve">52 </w:t>
      </w:r>
      <w:r>
        <w:t>per cent by 2009.</w:t>
      </w:r>
      <w:r w:rsidR="00610222">
        <w:t xml:space="preserve">  </w:t>
      </w:r>
    </w:p>
    <w:p w:rsidR="00F1360E" w:rsidRDefault="00610222" w:rsidP="00610222">
      <w:r>
        <w:t>As low response rates are a potential threat to the representativeness of surveys, t</w:t>
      </w:r>
      <w:r w:rsidR="00F1360E">
        <w:t xml:space="preserve">he </w:t>
      </w:r>
      <w:r>
        <w:t xml:space="preserve">Trusts are required to adopt a </w:t>
      </w:r>
      <w:r w:rsidR="00F1360E">
        <w:t>methodology</w:t>
      </w:r>
      <w:r>
        <w:t xml:space="preserve"> that</w:t>
      </w:r>
      <w:r w:rsidR="00F1360E">
        <w:t xml:space="preserve"> attempts to increase response rates by </w:t>
      </w:r>
      <w:r>
        <w:t xml:space="preserve">sending </w:t>
      </w:r>
      <w:r w:rsidR="00F1360E">
        <w:t xml:space="preserve">a </w:t>
      </w:r>
      <w:r w:rsidR="00981DC3">
        <w:t>reminder</w:t>
      </w:r>
      <w:r w:rsidR="00CE7130">
        <w:t xml:space="preserve"> letter</w:t>
      </w:r>
      <w:r w:rsidR="00981DC3">
        <w:t xml:space="preserve"> and then a second </w:t>
      </w:r>
      <w:r w:rsidR="00CE7130">
        <w:t xml:space="preserve">reminder with a duplicate </w:t>
      </w:r>
      <w:r w:rsidR="00F1360E">
        <w:t xml:space="preserve">questionnaire </w:t>
      </w:r>
      <w:r>
        <w:t>to non-responders.  Most T</w:t>
      </w:r>
      <w:r w:rsidR="00F1360E">
        <w:t xml:space="preserve">rusts sent out a </w:t>
      </w:r>
      <w:r w:rsidR="00981DC3">
        <w:t xml:space="preserve">reminder around </w:t>
      </w:r>
      <w:r w:rsidR="00F1360E">
        <w:t xml:space="preserve">21 days after the first </w:t>
      </w:r>
      <w:r w:rsidR="00981DC3">
        <w:t xml:space="preserve">questionnaire </w:t>
      </w:r>
      <w:r w:rsidR="00F1360E">
        <w:t xml:space="preserve">and a </w:t>
      </w:r>
      <w:r w:rsidR="00981DC3">
        <w:t xml:space="preserve">second questionnaire around </w:t>
      </w:r>
      <w:r w:rsidR="00D27444">
        <w:t>21</w:t>
      </w:r>
      <w:r w:rsidR="00F1360E">
        <w:t xml:space="preserve"> days after the</w:t>
      </w:r>
      <w:r w:rsidR="00981DC3">
        <w:t xml:space="preserve"> reminder</w:t>
      </w:r>
      <w:r w:rsidR="00F1360E">
        <w:t>.  Response to the first mailing</w:t>
      </w:r>
      <w:r w:rsidR="00981DC3">
        <w:t xml:space="preserve"> without the need for a reminder</w:t>
      </w:r>
      <w:r w:rsidR="00F1360E">
        <w:t xml:space="preserve"> in 2009 </w:t>
      </w:r>
      <w:r w:rsidR="00A314CB">
        <w:t>was 41</w:t>
      </w:r>
      <w:r>
        <w:t xml:space="preserve"> per cent</w:t>
      </w:r>
      <w:r w:rsidR="00F1360E">
        <w:t xml:space="preserve">, so the </w:t>
      </w:r>
      <w:r w:rsidR="00981DC3">
        <w:t xml:space="preserve">reminder and second questionnaire </w:t>
      </w:r>
      <w:r w:rsidR="00F1360E">
        <w:t xml:space="preserve">added </w:t>
      </w:r>
      <w:r w:rsidR="00A314CB">
        <w:t>eleven</w:t>
      </w:r>
      <w:r w:rsidR="00F1360E">
        <w:t xml:space="preserve"> per cent to that initial response.  The purpose of this paper is to see if there are significant differences between early and late responders, information that could be used to determine whether the expense of carrying out repeat mailings is justified.</w:t>
      </w:r>
    </w:p>
    <w:p w:rsidR="005D79A0" w:rsidRDefault="005D79A0" w:rsidP="005D79A0">
      <w:pPr>
        <w:pStyle w:val="Heading1"/>
      </w:pPr>
      <w:r>
        <w:lastRenderedPageBreak/>
        <w:t>Previous research</w:t>
      </w:r>
    </w:p>
    <w:p w:rsidR="009311BC" w:rsidRDefault="00634B03">
      <w:pPr>
        <w:jc w:val="both"/>
      </w:pPr>
      <w:r>
        <w:t xml:space="preserve">A number of papers </w:t>
      </w:r>
      <w:r w:rsidR="00037C74">
        <w:t xml:space="preserve">have </w:t>
      </w:r>
      <w:r>
        <w:t xml:space="preserve">reported a significant association </w:t>
      </w:r>
      <w:r w:rsidR="00DD76C3">
        <w:t xml:space="preserve">between whether a patient was an </w:t>
      </w:r>
      <w:r>
        <w:t xml:space="preserve">early </w:t>
      </w:r>
      <w:r w:rsidR="00DD76C3">
        <w:t xml:space="preserve">or </w:t>
      </w:r>
      <w:r>
        <w:t xml:space="preserve">late responder and </w:t>
      </w:r>
      <w:r w:rsidR="00DD76C3">
        <w:t>one or more outcomes of interest</w:t>
      </w:r>
      <w:r w:rsidR="006D3D37">
        <w:fldChar w:fldCharType="begin"/>
      </w:r>
      <w:r w:rsidR="005B5845">
        <w:instrText xml:space="preserve"> ADDIN EN.CITE &lt;EndNote&gt;&lt;Cite&gt;&lt;Author&gt;Perneger&lt;/Author&gt;&lt;Year&gt;2005&lt;/Year&gt;&lt;IDText&gt;Nonresponse Bias in a Survey of Patient Perceptions of Hospital Care&lt;/IDText&gt;&lt;DisplayText&gt;&lt;style face="superscript"&gt;3,4&lt;/style&gt;&lt;/DisplayText&gt;&lt;record&gt;&lt;titles&gt;&lt;title&gt;Nonresponse Bias in a Survey of Patient Perceptions of Hospital Care&lt;/title&gt;&lt;secondary-title&gt;Medical Care&lt;/secondary-title&gt;&lt;/titles&gt;&lt;pages&gt;374-380&lt;/pages&gt;&lt;number&gt;4&lt;/number&gt;&lt;contributors&gt;&lt;authors&gt;&lt;author&gt;Perneger, Thomas V.&lt;/author&gt;&lt;author&gt;Chamot, Eric&lt;/author&gt;&lt;author&gt;Bovier, Patrick A.&lt;/author&gt;&lt;/authors&gt;&lt;/contributors&gt;&lt;added-date format="utc"&gt;1303486701&lt;/added-date&gt;&lt;ref-type name="Journal Article"&gt;17&lt;/ref-type&gt;&lt;dates&gt;&lt;year&gt;2005&lt;/year&gt;&lt;/dates&gt;&lt;rec-number&gt;361&lt;/rec-number&gt;&lt;last-updated-date format="utc"&gt;1303486841&lt;/last-updated-date&gt;&lt;volume&gt;43&lt;/volume&gt;&lt;/record&gt;&lt;/Cite&gt;&lt;Cite&gt;&lt;Author&gt;Kim&lt;/Author&gt;&lt;Year&gt;2004&lt;/Year&gt;&lt;IDText&gt;Response Bias: Effect on Outcomes Evaluation by Mail Surveys After Total Knee Arthroplasty&lt;/IDText&gt;&lt;record&gt;&lt;urls&gt;&lt;related-urls&gt;&lt;url&gt;www.ncbi.nlm.nih.gov/pubmed/14711940&lt;/url&gt;&lt;/related-urls&gt;&lt;/urls&gt;&lt;titles&gt;&lt;title&gt;Response Bias: Effect on Outcomes Evaluation by Mail Surveys After Total Knee Arthroplasty&lt;/title&gt;&lt;secondary-title&gt;Journal of Bone and Joint Surgery&lt;/secondary-title&gt;&lt;/titles&gt;&lt;pages&gt;15-21&lt;/pages&gt;&lt;contributors&gt;&lt;authors&gt;&lt;author&gt;Kim, Jane&lt;/author&gt;&lt;author&gt;Lonner, Jess H.&lt;/author&gt;&lt;author&gt;Nelson, Charles L.&lt;/author&gt;&lt;author&gt;Lotke, Paul A.&lt;/author&gt;&lt;/authors&gt;&lt;/contributors&gt;&lt;added-date format="utc"&gt;1303482963&lt;/added-date&gt;&lt;ref-type name="Journal Article"&gt;17&lt;/ref-type&gt;&lt;dates&gt;&lt;year&gt;2004&lt;/year&gt;&lt;/dates&gt;&lt;rec-number&gt;355&lt;/rec-number&gt;&lt;last-updated-date format="utc"&gt;1303483206&lt;/last-updated-date&gt;&lt;volume&gt;86&lt;/volume&gt;&lt;/record&gt;&lt;/Cite&gt;&lt;/EndNote&gt;</w:instrText>
      </w:r>
      <w:r w:rsidR="006D3D37">
        <w:fldChar w:fldCharType="separate"/>
      </w:r>
      <w:r w:rsidR="005B5845" w:rsidRPr="005B5845">
        <w:rPr>
          <w:noProof/>
          <w:vertAlign w:val="superscript"/>
        </w:rPr>
        <w:t>3,4</w:t>
      </w:r>
      <w:r w:rsidR="006D3D37">
        <w:fldChar w:fldCharType="end"/>
      </w:r>
      <w:r w:rsidR="00DD76C3">
        <w:t xml:space="preserve">; </w:t>
      </w:r>
      <w:r>
        <w:t>as many (if not more) reported no significant</w:t>
      </w:r>
      <w:r w:rsidR="00DD76C3">
        <w:t xml:space="preserve"> associations</w:t>
      </w:r>
      <w:r w:rsidR="006D3D37">
        <w:fldChar w:fldCharType="begin"/>
      </w:r>
      <w:r w:rsidR="005B5845">
        <w:instrText xml:space="preserve"> ADDIN EN.CITE &lt;EndNote&gt;&lt;Cite&gt;&lt;Author&gt;Grimes&lt;/Author&gt;&lt;Year&gt;2003&lt;/Year&gt;&lt;IDText&gt;The Measurement of Patient Satisfaction with Acute Services in Ireland&lt;/IDText&gt;&lt;DisplayText&gt;&lt;style face="superscript"&gt;5,6&lt;/style&gt;&lt;/DisplayText&gt;&lt;record&gt;&lt;urls&gt;&lt;related-urls&gt;&lt;url&gt;http://hse.openrepository.com/hse/bitstream/10147/43467/1/3418.pdf&lt;/url&gt;&lt;/related-urls&gt;&lt;/urls&gt;&lt;titles&gt;&lt;title&gt;The Measurement of Patient Satisfaction with Acute Services in Ireland&lt;/title&gt;&lt;/titles&gt;&lt;contributors&gt;&lt;authors&gt;&lt;author&gt;Grimes, Fearghal&lt;/author&gt;&lt;/authors&gt;&lt;/contributors&gt;&lt;added-date format="utc"&gt;1303486031&lt;/added-date&gt;&lt;ref-type name="Report"&gt;27&lt;/ref-type&gt;&lt;dates&gt;&lt;year&gt;2003&lt;/year&gt;&lt;/dates&gt;&lt;rec-number&gt;360&lt;/rec-number&gt;&lt;publisher&gt;Health Services Partnership Forum&lt;/publisher&gt;&lt;last-updated-date format="utc"&gt;1303486157&lt;/last-updated-date&gt;&lt;/record&gt;&lt;/Cite&gt;&lt;Cite&gt;&lt;Author&gt;Zachry III&lt;/Author&gt;&lt;Year&gt;2003&lt;/Year&gt;&lt;IDText&gt;Clinicians’ Responses to Direct-to-Consumer Advertising of Prescription Medications&lt;/IDText&gt;&lt;record&gt;&lt;titles&gt;&lt;title&gt;Clinicians’ Responses to Direct-to-Consumer Advertising of Prescription Medications&lt;/title&gt;&lt;secondary-title&gt;Archives of Internal Medicine&lt;/secondary-title&gt;&lt;/titles&gt;&lt;pages&gt;1808-1812&lt;/pages&gt;&lt;contributors&gt;&lt;authors&gt;&lt;author&gt;Zachry III,Woodie M.&lt;/author&gt;&lt;author&gt;Dalen, James E.&lt;/author&gt;&lt;author&gt;Jackson,Terrence R.&lt;/author&gt;&lt;/authors&gt;&lt;/contributors&gt;&lt;added-date format="utc"&gt;1303485212&lt;/added-date&gt;&lt;ref-type name="Journal Article"&gt;17&lt;/ref-type&gt;&lt;dates&gt;&lt;year&gt;2003&lt;/year&gt;&lt;/dates&gt;&lt;rec-number&gt;359&lt;/rec-number&gt;&lt;last-updated-date format="utc"&gt;1303485916&lt;/last-updated-date&gt;&lt;volume&gt;163&lt;/volume&gt;&lt;/record&gt;&lt;/Cite&gt;&lt;/EndNote&gt;</w:instrText>
      </w:r>
      <w:r w:rsidR="006D3D37">
        <w:fldChar w:fldCharType="separate"/>
      </w:r>
      <w:r w:rsidR="005B5845" w:rsidRPr="005B5845">
        <w:rPr>
          <w:noProof/>
          <w:vertAlign w:val="superscript"/>
        </w:rPr>
        <w:t>5,6</w:t>
      </w:r>
      <w:r w:rsidR="006D3D37">
        <w:fldChar w:fldCharType="end"/>
      </w:r>
      <w:r>
        <w:t>.  Of the papers that did report a relationship, early respondents had a tendency to be more positive and those who were older and female were more likely to respond earlier</w:t>
      </w:r>
      <w:r w:rsidR="006D3D37">
        <w:fldChar w:fldCharType="begin"/>
      </w:r>
      <w:r w:rsidR="00FE0690">
        <w:instrText xml:space="preserve"> ADDIN EN.CITE &lt;EndNote&gt;&lt;Cite&gt;&lt;Author&gt;Hazell&lt;/Author&gt;&lt;IDText&gt;Factors influencing the response to postal questionnaire surveys about respiratory symptoms&lt;/IDText&gt;&lt;DisplayText&gt;&lt;style face="superscript"&gt;1&lt;/style&gt;&lt;/DisplayText&gt;&lt;record&gt;&lt;titles&gt;&lt;title&gt;Factors influencing the response to postal questionnaire surveys about respiratory symptoms&lt;/title&gt;&lt;/titles&gt;&lt;contributors&gt;&lt;authors&gt;&lt;author&gt;Hazell, Michelle&lt;/author&gt;&lt;author&gt;Morris, Julie&lt;/author&gt;&lt;author&gt;Linehan, Mary&lt;/author&gt;&lt;author&gt;Frank, Peter&lt;/author&gt;&lt;author&gt;Frank, Timothy&lt;/author&gt;&lt;/authors&gt;&lt;/contributors&gt;&lt;added-date format="utc"&gt;1303483774&lt;/added-date&gt;&lt;ref-type name="Journal Article"&gt;17&lt;/ref-type&gt;&lt;rec-number&gt;358&lt;/rec-number&gt;&lt;last-updated-date format="utc"&gt;1303483844&lt;/last-updated-date&gt;&lt;/record&gt;&lt;/Cite&gt;&lt;/EndNote&gt;</w:instrText>
      </w:r>
      <w:r w:rsidR="006D3D37">
        <w:fldChar w:fldCharType="separate"/>
      </w:r>
      <w:r w:rsidR="00FE0690" w:rsidRPr="00FE0690">
        <w:rPr>
          <w:noProof/>
          <w:vertAlign w:val="superscript"/>
        </w:rPr>
        <w:t>1</w:t>
      </w:r>
      <w:r w:rsidR="006D3D37">
        <w:fldChar w:fldCharType="end"/>
      </w:r>
      <w:r>
        <w:t xml:space="preserve">.  Some papers </w:t>
      </w:r>
      <w:r w:rsidR="00037C74">
        <w:t xml:space="preserve">have </w:t>
      </w:r>
      <w:r>
        <w:t>argued th</w:t>
      </w:r>
      <w:r w:rsidR="00037C74">
        <w:t xml:space="preserve">at </w:t>
      </w:r>
      <w:r>
        <w:t xml:space="preserve">response rates </w:t>
      </w:r>
      <w:r w:rsidR="00037C74">
        <w:t xml:space="preserve">are important in ensuring that survey results are unbiased </w:t>
      </w:r>
      <w:r>
        <w:t xml:space="preserve">and </w:t>
      </w:r>
      <w:r w:rsidR="00037C74">
        <w:t xml:space="preserve">that </w:t>
      </w:r>
      <w:r>
        <w:t>attempts to increase rates with reminders or incentives</w:t>
      </w:r>
      <w:r w:rsidR="00037C74">
        <w:t xml:space="preserve"> are valuable</w:t>
      </w:r>
      <w:r w:rsidR="00DA3A8F">
        <w:t>.</w:t>
      </w:r>
      <w:r>
        <w:t xml:space="preserve">  The value added by increasing response rates through either method is an ongoing debate. </w:t>
      </w:r>
    </w:p>
    <w:p w:rsidR="00DA3A8F" w:rsidRDefault="00973A39">
      <w:pPr>
        <w:jc w:val="both"/>
      </w:pPr>
      <w:r>
        <w:t>To conclude, the effect of patient survey response tim</w:t>
      </w:r>
      <w:r w:rsidR="00F508FC">
        <w:t>e</w:t>
      </w:r>
      <w:r>
        <w:t xml:space="preserve"> has been discussed in multiple studies. </w:t>
      </w:r>
      <w:r w:rsidR="00634B03">
        <w:t xml:space="preserve">Though some significant relationships have been found, these are inconclusive and do not appear to have been applied to the National Patient Survey Programme.  Further study is needed to test for significant associations between early and late responders and reported outcomes, adjusting for demographic and other confounding factors such as trust type and location. Findings could inform more appropriate ways of </w:t>
      </w:r>
      <w:r>
        <w:t xml:space="preserve">following up non-responders, </w:t>
      </w:r>
      <w:r w:rsidR="00634B03">
        <w:t xml:space="preserve">analysing these data to make them more useful for service providers and practitioners, and </w:t>
      </w:r>
      <w:r>
        <w:t xml:space="preserve">improving </w:t>
      </w:r>
      <w:r w:rsidR="00634B03">
        <w:t>the survey process.</w:t>
      </w:r>
    </w:p>
    <w:p w:rsidR="007A33C4" w:rsidRDefault="007A33C4" w:rsidP="0006208E">
      <w:pPr>
        <w:pStyle w:val="Heading1"/>
      </w:pPr>
      <w:r>
        <w:t>Methods</w:t>
      </w:r>
    </w:p>
    <w:p w:rsidR="001F30D4" w:rsidRDefault="00723EAF">
      <w:r>
        <w:t xml:space="preserve">This study uses the 2009 national inpatient survey.  Questionnaires were sent to 137,360 patients, of </w:t>
      </w:r>
      <w:proofErr w:type="gramStart"/>
      <w:r w:rsidR="00CE7130">
        <w:t>whom</w:t>
      </w:r>
      <w:proofErr w:type="gramEnd"/>
      <w:r w:rsidR="00CE7130">
        <w:t xml:space="preserve"> </w:t>
      </w:r>
      <w:r>
        <w:t xml:space="preserve">69,348 returned usable responses. </w:t>
      </w:r>
      <w:r w:rsidR="00AA0813">
        <w:t xml:space="preserve">Excluding undelivered questionnaires and deceased patients gives a response rate of 52 per cent.  </w:t>
      </w:r>
      <w:r w:rsidR="009359D6">
        <w:t>We used</w:t>
      </w:r>
      <w:r w:rsidR="0084401C">
        <w:t xml:space="preserve"> two de</w:t>
      </w:r>
      <w:r w:rsidR="009359D6">
        <w:t>pendent variables.  The first wa</w:t>
      </w:r>
      <w:r w:rsidR="0084401C">
        <w:t xml:space="preserve">s the time in days from the dispatch of the first mailing until the receipt of a response from the surveyed patient.  The response time was measured either from the time of the first mailing or from the time of the most recent mailing.  </w:t>
      </w:r>
      <w:r w:rsidR="007D43FA">
        <w:t>Where no questionnaire was returned we use the date on which the latest questionnaire was received as the censoring time.</w:t>
      </w:r>
      <w:r w:rsidR="001F30D4">
        <w:t xml:space="preserve">  </w:t>
      </w:r>
      <w:r w:rsidR="0084401C">
        <w:t>The second dependent variable was an indicator of whether a response was received before a reminder was sent out or not.</w:t>
      </w:r>
      <w:r w:rsidR="000774EB">
        <w:t xml:space="preserve">  </w:t>
      </w:r>
    </w:p>
    <w:p w:rsidR="00531C30" w:rsidRDefault="0084401C">
      <w:r>
        <w:t>The duration dependent variables were ana</w:t>
      </w:r>
      <w:r w:rsidR="00AB76F9">
        <w:t xml:space="preserve">lysed using accelerated failure time regression assuming a hazard rate with a </w:t>
      </w:r>
      <w:r w:rsidR="00483778">
        <w:t>log-logistic</w:t>
      </w:r>
      <w:r w:rsidR="00AB76F9">
        <w:t xml:space="preserve"> distribution. </w:t>
      </w:r>
      <w:r w:rsidR="009E700B">
        <w:t xml:space="preserve"> </w:t>
      </w:r>
      <w:r w:rsidR="00483778">
        <w:t xml:space="preserve">This distribution was chosen as non-parametric estimates of the hazard rate showed a clearly non-monotonic form, as indeed would be expected.  </w:t>
      </w:r>
      <w:r w:rsidR="009E700B">
        <w:t xml:space="preserve">Robust standard errors that account for clustering within trusts were used.  </w:t>
      </w:r>
      <w:r w:rsidR="00AB76F9">
        <w:t>Binary l</w:t>
      </w:r>
      <w:r>
        <w:t xml:space="preserve">ogistic regression </w:t>
      </w:r>
      <w:r w:rsidR="00AB76F9">
        <w:t xml:space="preserve">with random intercepts </w:t>
      </w:r>
      <w:r>
        <w:t xml:space="preserve">was used </w:t>
      </w:r>
      <w:r w:rsidR="00AB76F9">
        <w:t xml:space="preserve">for the analysis of </w:t>
      </w:r>
      <w:r>
        <w:t>th</w:t>
      </w:r>
      <w:r w:rsidR="0005103A">
        <w:t xml:space="preserve">e </w:t>
      </w:r>
      <w:r w:rsidR="00483778">
        <w:t xml:space="preserve">binary </w:t>
      </w:r>
      <w:r w:rsidR="0005103A">
        <w:t>dependent variable.</w:t>
      </w:r>
      <w:r w:rsidR="000774EB">
        <w:t xml:space="preserve">  </w:t>
      </w:r>
    </w:p>
    <w:p w:rsidR="007A33C4" w:rsidRDefault="00531C30">
      <w:r>
        <w:t xml:space="preserve">The key explanatory variable was the patient’s response to the question “Overall, how would you rate the care you received?”  Responses to this variable are shown in table 1.  We can see that a large majority (79.3%) rated their care to be at least very good.  We therefore divided responses to this question into three categories: </w:t>
      </w:r>
      <w:r w:rsidR="00203A2B">
        <w:t>Excellent, Very Good,</w:t>
      </w:r>
      <w:r>
        <w:t xml:space="preserve"> and Other.</w:t>
      </w:r>
    </w:p>
    <w:p w:rsidR="00553EFB" w:rsidRDefault="00553EFB">
      <w:r>
        <w:t>We also controlled for other factors that previous research has suggested may be associated with satisfaction with care.  These factors were age, sex, length of stay in hospital, and whether the person was admitted as an emergency or not.</w:t>
      </w:r>
    </w:p>
    <w:p w:rsidR="00CE08E0" w:rsidRDefault="00CE08E0" w:rsidP="0006208E">
      <w:pPr>
        <w:pStyle w:val="Heading1"/>
      </w:pPr>
      <w:r>
        <w:lastRenderedPageBreak/>
        <w:t>Results</w:t>
      </w:r>
    </w:p>
    <w:p w:rsidR="00861AFD" w:rsidRDefault="00942A17" w:rsidP="009D7E3C">
      <w:r>
        <w:t xml:space="preserve">Table </w:t>
      </w:r>
      <w:r w:rsidR="00BE7392">
        <w:t>2</w:t>
      </w:r>
      <w:r>
        <w:t xml:space="preserve"> shows descriptive statistics for the </w:t>
      </w:r>
      <w:r w:rsidR="00BE7392">
        <w:t>key variables.  We can see that there is a significant</w:t>
      </w:r>
      <w:r w:rsidR="001B717F">
        <w:t xml:space="preserve"> association </w:t>
      </w:r>
      <w:r w:rsidR="00E65BAE">
        <w:t>between</w:t>
      </w:r>
      <w:r w:rsidR="00BE7392">
        <w:t xml:space="preserve"> </w:t>
      </w:r>
      <w:r w:rsidR="00861AFD">
        <w:t xml:space="preserve">satisfaction with care, </w:t>
      </w:r>
      <w:r w:rsidR="00BE7392">
        <w:t xml:space="preserve">age, sex, </w:t>
      </w:r>
      <w:r w:rsidR="001B717F">
        <w:t xml:space="preserve">whether an emergency admission, and length of stay with whether a patient replied </w:t>
      </w:r>
      <w:r w:rsidR="00C445CF">
        <w:t>after</w:t>
      </w:r>
      <w:r w:rsidR="001B717F">
        <w:t xml:space="preserve"> the first or subsequent mailing.</w:t>
      </w:r>
      <w:r w:rsidR="00861AFD">
        <w:t xml:space="preserve">  Patients who rated their care as “Excellent” were more likely to respond to the first mailing than those who rated their care to be “Very Good” or worse.  On the other hand, those patients who rated their care as worse than “Very Good” were more likely to respond to the second reminder.   This suggests already that the repeated mailings are fulfilling a worthwhile function.</w:t>
      </w:r>
      <w:r w:rsidR="000C0FC5">
        <w:t xml:space="preserve">  We can also see that in the tables that those who responded to the first mailing were more likely to be older, male, have had an emergency admission and had a shorter stay in hospital than those who responded after the first or second reminder.</w:t>
      </w:r>
    </w:p>
    <w:p w:rsidR="009D7E3C" w:rsidRDefault="0082291D" w:rsidP="009D7E3C">
      <w:r>
        <w:t xml:space="preserve"> </w:t>
      </w:r>
      <w:r w:rsidR="009D7E3C">
        <w:t xml:space="preserve">Figure 1 shows </w:t>
      </w:r>
      <w:r w:rsidR="00033FF7">
        <w:t xml:space="preserve">how the response rate changes over time, with the most common times of the first and second reminders shown as vertical lines. </w:t>
      </w:r>
      <w:r w:rsidR="009D7E3C">
        <w:t xml:space="preserve"> </w:t>
      </w:r>
      <w:r w:rsidR="006D13EE">
        <w:t xml:space="preserve">Of the questionnaires that were returned, 63.5 per cent were received before the first reminder was sent.  A further 17.2 per cent were received before the second reminder was mailed, with the rest arriving after that.   </w:t>
      </w:r>
    </w:p>
    <w:p w:rsidR="00E2587D" w:rsidRDefault="00FD141F" w:rsidP="00E274D1">
      <w:r>
        <w:t xml:space="preserve">The first column in Tables </w:t>
      </w:r>
      <w:r w:rsidR="001B4364">
        <w:t>3</w:t>
      </w:r>
      <w:r w:rsidR="008F272B">
        <w:t xml:space="preserve"> and 5</w:t>
      </w:r>
      <w:r>
        <w:t xml:space="preserve"> show differences of </w:t>
      </w:r>
      <w:r w:rsidR="001B4364">
        <w:t>about</w:t>
      </w:r>
      <w:r w:rsidR="00D71429">
        <w:t xml:space="preserve"> 3.4</w:t>
      </w:r>
      <w:r>
        <w:t xml:space="preserve"> days in response times of the most and least satisfied patients</w:t>
      </w:r>
      <w:r w:rsidR="001B4364">
        <w:t>, with the least satisfied patients taking longer to reply</w:t>
      </w:r>
      <w:r>
        <w:t xml:space="preserve">.  However, when we analyse response times from the most recent mailing these differences become much smaller.  This suggests that the key issue is not the length of time that patients take to respond, but whether or not they respond to the initial </w:t>
      </w:r>
      <w:r w:rsidR="001B31D1">
        <w:t>mailing or only reply after receiving one or two reminders</w:t>
      </w:r>
      <w:r>
        <w:t xml:space="preserve">.  </w:t>
      </w:r>
      <w:r w:rsidR="0003150A">
        <w:t xml:space="preserve">In part this may be an artefact of the data, as there is much less variation in these response times given the relatively short times between the mailings.  Presumably some of the people who responded after the </w:t>
      </w:r>
      <w:r w:rsidR="001B31D1">
        <w:t xml:space="preserve">second or third mailings </w:t>
      </w:r>
      <w:r w:rsidR="0003150A">
        <w:t xml:space="preserve">would have replied to the original </w:t>
      </w:r>
      <w:r w:rsidR="001B31D1">
        <w:t xml:space="preserve">questionnaire </w:t>
      </w:r>
      <w:r w:rsidR="0003150A">
        <w:t xml:space="preserve">without having a reminder, but </w:t>
      </w:r>
      <w:r w:rsidR="001B31D1">
        <w:t xml:space="preserve">such </w:t>
      </w:r>
      <w:r w:rsidR="0003150A">
        <w:t>long response times are lost in these analyses</w:t>
      </w:r>
    </w:p>
    <w:p w:rsidR="00031E68" w:rsidRDefault="00031E68">
      <w:r>
        <w:t>We therefore carried out two sets of logistic regressions designed to estimate the probability that a survey respondent will reply within fourteen days of receiving the first mailing, and the probability that they respond before the first reminder is sent out, respectively.</w:t>
      </w:r>
      <w:r w:rsidR="000744EA">
        <w:t xml:space="preserve">  </w:t>
      </w:r>
      <w:r w:rsidR="003051B4">
        <w:t xml:space="preserve">  These </w:t>
      </w:r>
      <w:r w:rsidR="00110A9F">
        <w:t xml:space="preserve">results are shown in </w:t>
      </w:r>
      <w:r w:rsidR="00110A9F">
        <w:fldChar w:fldCharType="begin"/>
      </w:r>
      <w:r w:rsidR="00110A9F">
        <w:instrText xml:space="preserve"> REF _Ref299353911 \h </w:instrText>
      </w:r>
      <w:r w:rsidR="00110A9F">
        <w:fldChar w:fldCharType="separate"/>
      </w:r>
      <w:r w:rsidR="00110A9F">
        <w:t xml:space="preserve">Table </w:t>
      </w:r>
      <w:r w:rsidR="00110A9F">
        <w:rPr>
          <w:noProof/>
        </w:rPr>
        <w:t>6</w:t>
      </w:r>
      <w:r w:rsidR="00110A9F">
        <w:fldChar w:fldCharType="end"/>
      </w:r>
      <w:r w:rsidR="00110A9F">
        <w:t xml:space="preserve">; they </w:t>
      </w:r>
      <w:r w:rsidR="003051B4">
        <w:t xml:space="preserve">show </w:t>
      </w:r>
      <w:r w:rsidR="003047DE">
        <w:t xml:space="preserve">a significantly higher </w:t>
      </w:r>
      <w:r w:rsidR="003051B4">
        <w:t xml:space="preserve">probability of respondents who were less happy with their care replying </w:t>
      </w:r>
      <w:r w:rsidR="003047DE">
        <w:t>after at least the first reminder was received.</w:t>
      </w:r>
      <w:r w:rsidR="00110A9F">
        <w:t xml:space="preserve">  Predicted probabilities are shown in </w:t>
      </w:r>
      <w:r w:rsidR="00110A9F">
        <w:fldChar w:fldCharType="begin"/>
      </w:r>
      <w:r w:rsidR="00110A9F">
        <w:instrText xml:space="preserve"> REF _Ref322029671 \h </w:instrText>
      </w:r>
      <w:r w:rsidR="00110A9F">
        <w:fldChar w:fldCharType="separate"/>
      </w:r>
      <w:r w:rsidR="00110A9F">
        <w:t xml:space="preserve">Table </w:t>
      </w:r>
      <w:r w:rsidR="00110A9F">
        <w:rPr>
          <w:noProof/>
        </w:rPr>
        <w:t>7</w:t>
      </w:r>
      <w:r w:rsidR="00110A9F">
        <w:fldChar w:fldCharType="end"/>
      </w:r>
      <w:r w:rsidR="00110A9F">
        <w:t xml:space="preserve">. </w:t>
      </w:r>
    </w:p>
    <w:p w:rsidR="00837B2F" w:rsidRDefault="00837B2F" w:rsidP="00837B2F">
      <w:pPr>
        <w:pStyle w:val="Heading1"/>
      </w:pPr>
      <w:r>
        <w:t>Conclusion</w:t>
      </w:r>
    </w:p>
    <w:p w:rsidR="00DD76C3" w:rsidRDefault="003C300B" w:rsidP="00837B2F">
      <w:r>
        <w:t xml:space="preserve"> In the past, some have questioned whether or not repeat mailings are important.  For example, ethics committees have been reluctant to give their approval for repeat mailings.   This paper shows that t</w:t>
      </w:r>
      <w:r w:rsidR="00837B2F">
        <w:t>here is a relationship between a patient’s overall satisfaction with their care and whether the patient responds to a first or subsequent mailing.  Less satisfied patients are more likely to fail to respond to the initial mailing, but significant numbers of them do respond to subsequent reminders.  This demonstrates that repeat mailings are very important to reduce response bias in patient surveys</w:t>
      </w:r>
      <w:r>
        <w:t xml:space="preserve">.   </w:t>
      </w:r>
    </w:p>
    <w:p w:rsidR="00E2587D" w:rsidRDefault="00E2587D">
      <w:r>
        <w:br w:type="page"/>
      </w:r>
    </w:p>
    <w:p w:rsidR="00E2587D" w:rsidRDefault="00E2587D" w:rsidP="00E2587D">
      <w:pPr>
        <w:pStyle w:val="Heading1"/>
      </w:pPr>
      <w:r>
        <w:lastRenderedPageBreak/>
        <w:t>References</w:t>
      </w:r>
    </w:p>
    <w:p w:rsidR="005B5845" w:rsidRPr="005B5845" w:rsidRDefault="006D3D37" w:rsidP="005B5845">
      <w:pPr>
        <w:spacing w:after="0" w:line="240" w:lineRule="auto"/>
        <w:ind w:left="720" w:hanging="720"/>
        <w:rPr>
          <w:rFonts w:ascii="Calibri" w:hAnsi="Calibri" w:cs="Calibri"/>
          <w:noProof/>
        </w:rPr>
      </w:pPr>
      <w:r>
        <w:fldChar w:fldCharType="begin"/>
      </w:r>
      <w:r w:rsidR="00DD76C3">
        <w:instrText xml:space="preserve"> ADDIN EN.REFLIST </w:instrText>
      </w:r>
      <w:r>
        <w:fldChar w:fldCharType="separate"/>
      </w:r>
      <w:bookmarkStart w:id="0" w:name="_ENREF_1"/>
      <w:r w:rsidR="005B5845" w:rsidRPr="005B5845">
        <w:rPr>
          <w:rFonts w:ascii="Calibri" w:hAnsi="Calibri" w:cs="Calibri"/>
          <w:noProof/>
        </w:rPr>
        <w:t>1</w:t>
      </w:r>
      <w:r w:rsidR="005B5845" w:rsidRPr="005B5845">
        <w:rPr>
          <w:rFonts w:ascii="Calibri" w:hAnsi="Calibri" w:cs="Calibri"/>
          <w:noProof/>
        </w:rPr>
        <w:tab/>
        <w:t>Hazell, M., Morris, J., Linehan, M., Frank, P. &amp; Frank, T. Factors influencing the response to postal questionnaire surveys about respiratory symptoms.</w:t>
      </w:r>
      <w:bookmarkEnd w:id="0"/>
    </w:p>
    <w:p w:rsidR="005B5845" w:rsidRPr="005B5845" w:rsidRDefault="005B5845" w:rsidP="005B5845">
      <w:pPr>
        <w:spacing w:after="0" w:line="240" w:lineRule="auto"/>
        <w:ind w:left="720" w:hanging="720"/>
        <w:rPr>
          <w:rFonts w:ascii="Calibri" w:hAnsi="Calibri" w:cs="Calibri"/>
          <w:noProof/>
        </w:rPr>
      </w:pPr>
      <w:bookmarkStart w:id="1" w:name="_ENREF_2"/>
      <w:r w:rsidRPr="005B5845">
        <w:rPr>
          <w:rFonts w:ascii="Calibri" w:hAnsi="Calibri" w:cs="Calibri"/>
          <w:noProof/>
        </w:rPr>
        <w:t>2</w:t>
      </w:r>
      <w:r w:rsidRPr="005B5845">
        <w:rPr>
          <w:rFonts w:ascii="Calibri" w:hAnsi="Calibri" w:cs="Calibri"/>
          <w:noProof/>
        </w:rPr>
        <w:tab/>
        <w:t xml:space="preserve">Anseel, F., Lievens, F., Schollaert, E. &amp; Choragwicka, B. Response Rates in Organizational Science 1995-2008: A Meta-analytic Review and Guidelines for Survey Researchers. </w:t>
      </w:r>
      <w:r w:rsidRPr="005B5845">
        <w:rPr>
          <w:rFonts w:ascii="Calibri" w:hAnsi="Calibri" w:cs="Calibri"/>
          <w:i/>
          <w:noProof/>
        </w:rPr>
        <w:t>Journal of Business and Psychology</w:t>
      </w:r>
      <w:r w:rsidRPr="005B5845">
        <w:rPr>
          <w:rFonts w:ascii="Calibri" w:hAnsi="Calibri" w:cs="Calibri"/>
          <w:noProof/>
        </w:rPr>
        <w:t xml:space="preserve"> </w:t>
      </w:r>
      <w:r w:rsidRPr="005B5845">
        <w:rPr>
          <w:rFonts w:ascii="Calibri" w:hAnsi="Calibri" w:cs="Calibri"/>
          <w:b/>
          <w:noProof/>
        </w:rPr>
        <w:t>25</w:t>
      </w:r>
      <w:r w:rsidRPr="005B5845">
        <w:rPr>
          <w:rFonts w:ascii="Calibri" w:hAnsi="Calibri" w:cs="Calibri"/>
          <w:noProof/>
        </w:rPr>
        <w:t>, 335-349, doi:10.1007/s10869-010-9157-6 (2010).</w:t>
      </w:r>
      <w:bookmarkEnd w:id="1"/>
    </w:p>
    <w:p w:rsidR="005B5845" w:rsidRPr="005B5845" w:rsidRDefault="005B5845" w:rsidP="005B5845">
      <w:pPr>
        <w:spacing w:after="0" w:line="240" w:lineRule="auto"/>
        <w:ind w:left="720" w:hanging="720"/>
        <w:rPr>
          <w:rFonts w:ascii="Calibri" w:hAnsi="Calibri" w:cs="Calibri"/>
          <w:noProof/>
        </w:rPr>
      </w:pPr>
      <w:bookmarkStart w:id="2" w:name="_ENREF_3"/>
      <w:r w:rsidRPr="005B5845">
        <w:rPr>
          <w:rFonts w:ascii="Calibri" w:hAnsi="Calibri" w:cs="Calibri"/>
          <w:noProof/>
        </w:rPr>
        <w:t>3</w:t>
      </w:r>
      <w:r w:rsidRPr="005B5845">
        <w:rPr>
          <w:rFonts w:ascii="Calibri" w:hAnsi="Calibri" w:cs="Calibri"/>
          <w:noProof/>
        </w:rPr>
        <w:tab/>
        <w:t xml:space="preserve">Perneger, T. V., Chamot, E. &amp; Bovier, P. A. Nonresponse Bias in a Survey of Patient Perceptions of Hospital Care. </w:t>
      </w:r>
      <w:r w:rsidRPr="005B5845">
        <w:rPr>
          <w:rFonts w:ascii="Calibri" w:hAnsi="Calibri" w:cs="Calibri"/>
          <w:i/>
          <w:noProof/>
        </w:rPr>
        <w:t>Medical Care</w:t>
      </w:r>
      <w:r w:rsidRPr="005B5845">
        <w:rPr>
          <w:rFonts w:ascii="Calibri" w:hAnsi="Calibri" w:cs="Calibri"/>
          <w:noProof/>
        </w:rPr>
        <w:t xml:space="preserve"> </w:t>
      </w:r>
      <w:r w:rsidRPr="005B5845">
        <w:rPr>
          <w:rFonts w:ascii="Calibri" w:hAnsi="Calibri" w:cs="Calibri"/>
          <w:b/>
          <w:noProof/>
        </w:rPr>
        <w:t>43</w:t>
      </w:r>
      <w:r w:rsidRPr="005B5845">
        <w:rPr>
          <w:rFonts w:ascii="Calibri" w:hAnsi="Calibri" w:cs="Calibri"/>
          <w:noProof/>
        </w:rPr>
        <w:t>, 374-380 (2005).</w:t>
      </w:r>
      <w:bookmarkEnd w:id="2"/>
    </w:p>
    <w:p w:rsidR="005B5845" w:rsidRPr="005B5845" w:rsidRDefault="005B5845" w:rsidP="005B5845">
      <w:pPr>
        <w:spacing w:after="0" w:line="240" w:lineRule="auto"/>
        <w:ind w:left="720" w:hanging="720"/>
        <w:rPr>
          <w:rFonts w:ascii="Calibri" w:hAnsi="Calibri" w:cs="Calibri"/>
          <w:noProof/>
        </w:rPr>
      </w:pPr>
      <w:bookmarkStart w:id="3" w:name="_ENREF_4"/>
      <w:r w:rsidRPr="005B5845">
        <w:rPr>
          <w:rFonts w:ascii="Calibri" w:hAnsi="Calibri" w:cs="Calibri"/>
          <w:noProof/>
        </w:rPr>
        <w:t>4</w:t>
      </w:r>
      <w:r w:rsidRPr="005B5845">
        <w:rPr>
          <w:rFonts w:ascii="Calibri" w:hAnsi="Calibri" w:cs="Calibri"/>
          <w:noProof/>
        </w:rPr>
        <w:tab/>
        <w:t xml:space="preserve">Kim, J., Lonner, J. H., Nelson, C. L. &amp; Lotke, P. A. Response Bias: Effect on Outcomes Evaluation by Mail Surveys After Total Knee Arthroplasty. </w:t>
      </w:r>
      <w:r w:rsidRPr="005B5845">
        <w:rPr>
          <w:rFonts w:ascii="Calibri" w:hAnsi="Calibri" w:cs="Calibri"/>
          <w:i/>
          <w:noProof/>
        </w:rPr>
        <w:t>Journal of Bone and Joint Surgery</w:t>
      </w:r>
      <w:r w:rsidRPr="005B5845">
        <w:rPr>
          <w:rFonts w:ascii="Calibri" w:hAnsi="Calibri" w:cs="Calibri"/>
          <w:noProof/>
        </w:rPr>
        <w:t xml:space="preserve"> </w:t>
      </w:r>
      <w:r w:rsidRPr="005B5845">
        <w:rPr>
          <w:rFonts w:ascii="Calibri" w:hAnsi="Calibri" w:cs="Calibri"/>
          <w:b/>
          <w:noProof/>
        </w:rPr>
        <w:t>86</w:t>
      </w:r>
      <w:r w:rsidRPr="005B5845">
        <w:rPr>
          <w:rFonts w:ascii="Calibri" w:hAnsi="Calibri" w:cs="Calibri"/>
          <w:noProof/>
        </w:rPr>
        <w:t>, 15-21 (2004).</w:t>
      </w:r>
      <w:bookmarkEnd w:id="3"/>
    </w:p>
    <w:p w:rsidR="005B5845" w:rsidRPr="005B5845" w:rsidRDefault="005B5845" w:rsidP="005B5845">
      <w:pPr>
        <w:spacing w:after="0" w:line="240" w:lineRule="auto"/>
        <w:ind w:left="720" w:hanging="720"/>
        <w:rPr>
          <w:rFonts w:ascii="Calibri" w:hAnsi="Calibri" w:cs="Calibri"/>
          <w:noProof/>
        </w:rPr>
      </w:pPr>
      <w:bookmarkStart w:id="4" w:name="_ENREF_5"/>
      <w:r w:rsidRPr="005B5845">
        <w:rPr>
          <w:rFonts w:ascii="Calibri" w:hAnsi="Calibri" w:cs="Calibri"/>
          <w:noProof/>
        </w:rPr>
        <w:t>5</w:t>
      </w:r>
      <w:r w:rsidRPr="005B5845">
        <w:rPr>
          <w:rFonts w:ascii="Calibri" w:hAnsi="Calibri" w:cs="Calibri"/>
          <w:noProof/>
        </w:rPr>
        <w:tab/>
        <w:t>Grimes, F. The Measurement of Patient Satisfaction with Acute Services in Ireland. (Health Services Partnership Forum, 2003).</w:t>
      </w:r>
      <w:bookmarkEnd w:id="4"/>
    </w:p>
    <w:p w:rsidR="005B5845" w:rsidRPr="005B5845" w:rsidRDefault="005B5845" w:rsidP="005B5845">
      <w:pPr>
        <w:spacing w:line="240" w:lineRule="auto"/>
        <w:ind w:left="720" w:hanging="720"/>
        <w:rPr>
          <w:rFonts w:ascii="Calibri" w:hAnsi="Calibri" w:cs="Calibri"/>
          <w:noProof/>
        </w:rPr>
      </w:pPr>
      <w:bookmarkStart w:id="5" w:name="_ENREF_6"/>
      <w:r w:rsidRPr="005B5845">
        <w:rPr>
          <w:rFonts w:ascii="Calibri" w:hAnsi="Calibri" w:cs="Calibri"/>
          <w:noProof/>
        </w:rPr>
        <w:t>6</w:t>
      </w:r>
      <w:r w:rsidRPr="005B5845">
        <w:rPr>
          <w:rFonts w:ascii="Calibri" w:hAnsi="Calibri" w:cs="Calibri"/>
          <w:noProof/>
        </w:rPr>
        <w:tab/>
        <w:t xml:space="preserve">Zachry III, W. M., Dalen, J. E. &amp; Jackson, T. R. Clinicians’ Responses to Direct-to-Consumer Advertising of Prescription Medications. </w:t>
      </w:r>
      <w:r w:rsidRPr="005B5845">
        <w:rPr>
          <w:rFonts w:ascii="Calibri" w:hAnsi="Calibri" w:cs="Calibri"/>
          <w:i/>
          <w:noProof/>
        </w:rPr>
        <w:t>Archives of Internal Medicine</w:t>
      </w:r>
      <w:r w:rsidRPr="005B5845">
        <w:rPr>
          <w:rFonts w:ascii="Calibri" w:hAnsi="Calibri" w:cs="Calibri"/>
          <w:noProof/>
        </w:rPr>
        <w:t xml:space="preserve"> </w:t>
      </w:r>
      <w:r w:rsidRPr="005B5845">
        <w:rPr>
          <w:rFonts w:ascii="Calibri" w:hAnsi="Calibri" w:cs="Calibri"/>
          <w:b/>
          <w:noProof/>
        </w:rPr>
        <w:t>163</w:t>
      </w:r>
      <w:r w:rsidRPr="005B5845">
        <w:rPr>
          <w:rFonts w:ascii="Calibri" w:hAnsi="Calibri" w:cs="Calibri"/>
          <w:noProof/>
        </w:rPr>
        <w:t>, 1808-1812 (2003).</w:t>
      </w:r>
      <w:bookmarkEnd w:id="5"/>
    </w:p>
    <w:p w:rsidR="00E2587D" w:rsidRDefault="006D3D37" w:rsidP="00837B2F">
      <w:r>
        <w:fldChar w:fldCharType="end"/>
      </w:r>
    </w:p>
    <w:p w:rsidR="00E2587D" w:rsidRDefault="00E2587D">
      <w:r>
        <w:br w:type="page"/>
      </w:r>
    </w:p>
    <w:p w:rsidR="00837B2F" w:rsidRDefault="00E2587D" w:rsidP="00E2587D">
      <w:pPr>
        <w:pStyle w:val="Heading1"/>
      </w:pPr>
      <w:r>
        <w:lastRenderedPageBreak/>
        <w:t>Figures</w:t>
      </w:r>
    </w:p>
    <w:p w:rsidR="00E2587D" w:rsidRDefault="00E2587D" w:rsidP="00E2587D">
      <w:pPr>
        <w:keepNext/>
      </w:pPr>
      <w:r>
        <w:rPr>
          <w:noProof/>
          <w:lang w:eastAsia="en-GB"/>
        </w:rPr>
        <w:drawing>
          <wp:inline distT="0" distB="0" distL="0" distR="0">
            <wp:extent cx="4708987" cy="3809999"/>
            <wp:effectExtent l="19050" t="0" r="0" b="0"/>
            <wp:docPr id="2" name="Picture 0" descr="ReplyTime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yTimeHistogram.png"/>
                    <pic:cNvPicPr/>
                  </pic:nvPicPr>
                  <pic:blipFill>
                    <a:blip r:embed="rId7" cstate="print"/>
                    <a:stretch>
                      <a:fillRect/>
                    </a:stretch>
                  </pic:blipFill>
                  <pic:spPr>
                    <a:xfrm>
                      <a:off x="0" y="0"/>
                      <a:ext cx="4708987" cy="3809999"/>
                    </a:xfrm>
                    <a:prstGeom prst="rect">
                      <a:avLst/>
                    </a:prstGeom>
                  </pic:spPr>
                </pic:pic>
              </a:graphicData>
            </a:graphic>
          </wp:inline>
        </w:drawing>
      </w:r>
    </w:p>
    <w:p w:rsidR="00E2587D" w:rsidRDefault="00E2587D" w:rsidP="00E2587D">
      <w:pPr>
        <w:pStyle w:val="Caption"/>
      </w:pPr>
      <w:proofErr w:type="gramStart"/>
      <w:r>
        <w:t xml:space="preserve">Figure </w:t>
      </w:r>
      <w:fldSimple w:instr=" SEQ Figure \* ARABIC ">
        <w:r>
          <w:rPr>
            <w:noProof/>
          </w:rPr>
          <w:t>1</w:t>
        </w:r>
      </w:fldSimple>
      <w:r>
        <w:t>.</w:t>
      </w:r>
      <w:proofErr w:type="gramEnd"/>
      <w:r>
        <w:t xml:space="preserve">  Response rate increases over time.</w:t>
      </w:r>
    </w:p>
    <w:p w:rsidR="00E2587D" w:rsidRDefault="00E2587D">
      <w:r>
        <w:br w:type="page"/>
      </w:r>
    </w:p>
    <w:p w:rsidR="00E2587D" w:rsidRDefault="00E2587D" w:rsidP="00E2587D">
      <w:pPr>
        <w:pStyle w:val="Heading1"/>
      </w:pPr>
      <w:r>
        <w:lastRenderedPageBreak/>
        <w:t>Tables</w:t>
      </w:r>
    </w:p>
    <w:p w:rsidR="00E2587D" w:rsidRDefault="00E2587D" w:rsidP="00E2587D">
      <w:pPr>
        <w:pStyle w:val="Caption"/>
        <w:keepNext/>
      </w:pPr>
      <w:proofErr w:type="gramStart"/>
      <w:r>
        <w:t xml:space="preserve">Table </w:t>
      </w:r>
      <w:fldSimple w:instr=" SEQ Table \* ARABIC ">
        <w:r>
          <w:rPr>
            <w:noProof/>
          </w:rPr>
          <w:t>1</w:t>
        </w:r>
      </w:fldSimple>
      <w:r>
        <w:t>.</w:t>
      </w:r>
      <w:proofErr w:type="gramEnd"/>
      <w:r>
        <w:t xml:space="preserve"> Responses to the question: "Overall how would you rate the care you receiv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495"/>
        <w:gridCol w:w="1496"/>
        <w:gridCol w:w="1496"/>
        <w:gridCol w:w="1496"/>
        <w:gridCol w:w="1496"/>
      </w:tblGrid>
      <w:tr w:rsidR="00E2587D" w:rsidTr="009F0BCF">
        <w:tc>
          <w:tcPr>
            <w:tcW w:w="1495" w:type="dxa"/>
            <w:tcBorders>
              <w:top w:val="single" w:sz="4" w:space="0" w:color="auto"/>
              <w:bottom w:val="single" w:sz="4" w:space="0" w:color="auto"/>
            </w:tcBorders>
          </w:tcPr>
          <w:p w:rsidR="00E2587D" w:rsidRDefault="00E2587D" w:rsidP="009F0BCF">
            <w:r>
              <w:t>Excellent</w:t>
            </w:r>
          </w:p>
        </w:tc>
        <w:tc>
          <w:tcPr>
            <w:tcW w:w="1496" w:type="dxa"/>
            <w:tcBorders>
              <w:top w:val="single" w:sz="4" w:space="0" w:color="auto"/>
              <w:bottom w:val="single" w:sz="4" w:space="0" w:color="auto"/>
            </w:tcBorders>
          </w:tcPr>
          <w:p w:rsidR="00E2587D" w:rsidRDefault="00E2587D" w:rsidP="009F0BCF">
            <w:r>
              <w:t>Very good</w:t>
            </w:r>
          </w:p>
        </w:tc>
        <w:tc>
          <w:tcPr>
            <w:tcW w:w="1496" w:type="dxa"/>
            <w:tcBorders>
              <w:top w:val="single" w:sz="4" w:space="0" w:color="auto"/>
              <w:bottom w:val="single" w:sz="4" w:space="0" w:color="auto"/>
            </w:tcBorders>
          </w:tcPr>
          <w:p w:rsidR="00E2587D" w:rsidRDefault="00E2587D" w:rsidP="009F0BCF">
            <w:r>
              <w:t>Good</w:t>
            </w:r>
          </w:p>
        </w:tc>
        <w:tc>
          <w:tcPr>
            <w:tcW w:w="1496" w:type="dxa"/>
            <w:tcBorders>
              <w:top w:val="single" w:sz="4" w:space="0" w:color="auto"/>
              <w:bottom w:val="single" w:sz="4" w:space="0" w:color="auto"/>
            </w:tcBorders>
          </w:tcPr>
          <w:p w:rsidR="00E2587D" w:rsidRDefault="00E2587D" w:rsidP="009F0BCF">
            <w:r>
              <w:t>Fair</w:t>
            </w:r>
          </w:p>
        </w:tc>
        <w:tc>
          <w:tcPr>
            <w:tcW w:w="1496" w:type="dxa"/>
            <w:tcBorders>
              <w:top w:val="single" w:sz="4" w:space="0" w:color="auto"/>
              <w:bottom w:val="single" w:sz="4" w:space="0" w:color="auto"/>
            </w:tcBorders>
          </w:tcPr>
          <w:p w:rsidR="00E2587D" w:rsidRDefault="00E2587D" w:rsidP="009F0BCF">
            <w:r>
              <w:t>Poor</w:t>
            </w:r>
          </w:p>
        </w:tc>
      </w:tr>
      <w:tr w:rsidR="00E2587D" w:rsidTr="009F0BCF">
        <w:tc>
          <w:tcPr>
            <w:tcW w:w="1495" w:type="dxa"/>
            <w:tcBorders>
              <w:top w:val="single" w:sz="4" w:space="0" w:color="auto"/>
              <w:bottom w:val="single" w:sz="4" w:space="0" w:color="auto"/>
            </w:tcBorders>
          </w:tcPr>
          <w:p w:rsidR="00E2587D" w:rsidRDefault="00E2587D" w:rsidP="009F0BCF">
            <w:r>
              <w:t>30038</w:t>
            </w:r>
          </w:p>
          <w:p w:rsidR="00E2587D" w:rsidRDefault="00E2587D" w:rsidP="009F0BCF">
            <w:r>
              <w:t>(44.7%)</w:t>
            </w:r>
          </w:p>
        </w:tc>
        <w:tc>
          <w:tcPr>
            <w:tcW w:w="1496" w:type="dxa"/>
            <w:tcBorders>
              <w:top w:val="single" w:sz="4" w:space="0" w:color="auto"/>
              <w:bottom w:val="single" w:sz="4" w:space="0" w:color="auto"/>
            </w:tcBorders>
          </w:tcPr>
          <w:p w:rsidR="00E2587D" w:rsidRDefault="00E2587D" w:rsidP="009F0BCF">
            <w:r>
              <w:t>23228</w:t>
            </w:r>
          </w:p>
          <w:p w:rsidR="00E2587D" w:rsidRDefault="00E2587D" w:rsidP="009F0BCF">
            <w:r>
              <w:t>(34.6%)</w:t>
            </w:r>
          </w:p>
        </w:tc>
        <w:tc>
          <w:tcPr>
            <w:tcW w:w="1496" w:type="dxa"/>
            <w:tcBorders>
              <w:top w:val="single" w:sz="4" w:space="0" w:color="auto"/>
              <w:bottom w:val="single" w:sz="4" w:space="0" w:color="auto"/>
            </w:tcBorders>
          </w:tcPr>
          <w:p w:rsidR="00E2587D" w:rsidRDefault="00E2587D" w:rsidP="009F0BCF">
            <w:r>
              <w:t>8821</w:t>
            </w:r>
          </w:p>
          <w:p w:rsidR="00E2587D" w:rsidRDefault="00E2587D" w:rsidP="009F0BCF">
            <w:r>
              <w:t>(13.1%)</w:t>
            </w:r>
          </w:p>
        </w:tc>
        <w:tc>
          <w:tcPr>
            <w:tcW w:w="1496" w:type="dxa"/>
            <w:tcBorders>
              <w:top w:val="single" w:sz="4" w:space="0" w:color="auto"/>
              <w:bottom w:val="single" w:sz="4" w:space="0" w:color="auto"/>
            </w:tcBorders>
          </w:tcPr>
          <w:p w:rsidR="00E2587D" w:rsidRDefault="00E2587D" w:rsidP="009F0BCF">
            <w:r>
              <w:t>3532</w:t>
            </w:r>
          </w:p>
          <w:p w:rsidR="00E2587D" w:rsidRDefault="00E2587D" w:rsidP="009F0BCF">
            <w:r>
              <w:t>(5.3%)</w:t>
            </w:r>
          </w:p>
        </w:tc>
        <w:tc>
          <w:tcPr>
            <w:tcW w:w="1496" w:type="dxa"/>
            <w:tcBorders>
              <w:top w:val="single" w:sz="4" w:space="0" w:color="auto"/>
              <w:bottom w:val="single" w:sz="4" w:space="0" w:color="auto"/>
            </w:tcBorders>
          </w:tcPr>
          <w:p w:rsidR="00E2587D" w:rsidRDefault="00E2587D" w:rsidP="009F0BCF">
            <w:r>
              <w:t>1527</w:t>
            </w:r>
          </w:p>
          <w:p w:rsidR="00E2587D" w:rsidRDefault="00E2587D" w:rsidP="009F0BCF">
            <w:r>
              <w:t>(2.3%)</w:t>
            </w:r>
          </w:p>
        </w:tc>
      </w:tr>
    </w:tbl>
    <w:p w:rsidR="00E2587D" w:rsidRDefault="00E2587D" w:rsidP="00E2587D"/>
    <w:p w:rsidR="00E2587D" w:rsidRDefault="00E2587D" w:rsidP="00E2587D"/>
    <w:p w:rsidR="00E2587D" w:rsidRDefault="00E2587D" w:rsidP="00E2587D">
      <w:pPr>
        <w:pStyle w:val="Caption"/>
        <w:keepNext/>
      </w:pPr>
      <w:proofErr w:type="gramStart"/>
      <w:r>
        <w:t xml:space="preserve">Table </w:t>
      </w:r>
      <w:fldSimple w:instr=" SEQ Table \* ARABIC ">
        <w:r>
          <w:rPr>
            <w:noProof/>
          </w:rPr>
          <w:t>2</w:t>
        </w:r>
      </w:fldSimple>
      <w:r>
        <w:t>.</w:t>
      </w:r>
      <w:proofErr w:type="gramEnd"/>
      <w:r>
        <w:t xml:space="preserve">  Descriptive stat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1701"/>
        <w:gridCol w:w="1843"/>
        <w:gridCol w:w="1134"/>
      </w:tblGrid>
      <w:tr w:rsidR="00E2587D" w:rsidTr="009F0BCF">
        <w:tc>
          <w:tcPr>
            <w:tcW w:w="1242" w:type="dxa"/>
            <w:tcBorders>
              <w:top w:val="single" w:sz="4" w:space="0" w:color="auto"/>
              <w:bottom w:val="single" w:sz="4" w:space="0" w:color="auto"/>
            </w:tcBorders>
          </w:tcPr>
          <w:p w:rsidR="00E2587D" w:rsidRDefault="00E2587D" w:rsidP="009F0BCF">
            <w:r>
              <w:t>Quality of care</w:t>
            </w:r>
          </w:p>
        </w:tc>
        <w:tc>
          <w:tcPr>
            <w:tcW w:w="1701" w:type="dxa"/>
            <w:tcBorders>
              <w:top w:val="single" w:sz="4" w:space="0" w:color="auto"/>
              <w:bottom w:val="single" w:sz="4" w:space="0" w:color="auto"/>
            </w:tcBorders>
          </w:tcPr>
          <w:p w:rsidR="00E2587D" w:rsidRDefault="00E2587D" w:rsidP="009F0BCF">
            <w:r>
              <w:t>Replied to 1</w:t>
            </w:r>
            <w:r w:rsidRPr="007036E4">
              <w:rPr>
                <w:vertAlign w:val="superscript"/>
              </w:rPr>
              <w:t>st</w:t>
            </w:r>
            <w:r>
              <w:t xml:space="preserve"> mailing</w:t>
            </w:r>
          </w:p>
        </w:tc>
        <w:tc>
          <w:tcPr>
            <w:tcW w:w="1843" w:type="dxa"/>
            <w:tcBorders>
              <w:top w:val="single" w:sz="4" w:space="0" w:color="auto"/>
              <w:bottom w:val="single" w:sz="4" w:space="0" w:color="auto"/>
            </w:tcBorders>
          </w:tcPr>
          <w:p w:rsidR="00E2587D" w:rsidRDefault="00E2587D" w:rsidP="009F0BCF">
            <w:r>
              <w:t>Replied after 2</w:t>
            </w:r>
            <w:r w:rsidRPr="007036E4">
              <w:rPr>
                <w:vertAlign w:val="superscript"/>
              </w:rPr>
              <w:t>nd</w:t>
            </w:r>
            <w:r>
              <w:t xml:space="preserve"> or 3</w:t>
            </w:r>
            <w:r w:rsidRPr="007036E4">
              <w:rPr>
                <w:vertAlign w:val="superscript"/>
              </w:rPr>
              <w:t>rd</w:t>
            </w:r>
            <w:r>
              <w:t xml:space="preserve"> mailing</w:t>
            </w:r>
          </w:p>
        </w:tc>
        <w:tc>
          <w:tcPr>
            <w:tcW w:w="1134" w:type="dxa"/>
            <w:tcBorders>
              <w:top w:val="single" w:sz="4" w:space="0" w:color="auto"/>
              <w:bottom w:val="single" w:sz="4" w:space="0" w:color="auto"/>
            </w:tcBorders>
          </w:tcPr>
          <w:p w:rsidR="00E2587D" w:rsidRDefault="00E2587D" w:rsidP="009F0BCF">
            <w:r>
              <w:t>Total</w:t>
            </w:r>
          </w:p>
        </w:tc>
      </w:tr>
      <w:tr w:rsidR="00E2587D" w:rsidTr="009F0BCF">
        <w:tc>
          <w:tcPr>
            <w:tcW w:w="1242" w:type="dxa"/>
            <w:tcBorders>
              <w:top w:val="single" w:sz="4" w:space="0" w:color="auto"/>
            </w:tcBorders>
          </w:tcPr>
          <w:p w:rsidR="00E2587D" w:rsidRDefault="00E2587D" w:rsidP="009F0BCF">
            <w:r>
              <w:t>Excellent</w:t>
            </w:r>
          </w:p>
        </w:tc>
        <w:tc>
          <w:tcPr>
            <w:tcW w:w="1701" w:type="dxa"/>
            <w:tcBorders>
              <w:top w:val="single" w:sz="4" w:space="0" w:color="auto"/>
            </w:tcBorders>
          </w:tcPr>
          <w:p w:rsidR="00E2587D" w:rsidRDefault="00E2587D" w:rsidP="009F0BCF">
            <w:r>
              <w:t>20043</w:t>
            </w:r>
          </w:p>
          <w:p w:rsidR="00E2587D" w:rsidRDefault="00E2587D" w:rsidP="009F0BCF">
            <w:r>
              <w:t>(67.2%)</w:t>
            </w:r>
          </w:p>
        </w:tc>
        <w:tc>
          <w:tcPr>
            <w:tcW w:w="1843" w:type="dxa"/>
            <w:tcBorders>
              <w:top w:val="single" w:sz="4" w:space="0" w:color="auto"/>
            </w:tcBorders>
          </w:tcPr>
          <w:p w:rsidR="00E2587D" w:rsidRDefault="00E2587D" w:rsidP="009F0BCF">
            <w:r>
              <w:t>9804</w:t>
            </w:r>
          </w:p>
          <w:p w:rsidR="00E2587D" w:rsidRDefault="00E2587D" w:rsidP="009F0BCF">
            <w:r>
              <w:t>(32.8%)</w:t>
            </w:r>
          </w:p>
        </w:tc>
        <w:tc>
          <w:tcPr>
            <w:tcW w:w="1134" w:type="dxa"/>
            <w:tcBorders>
              <w:top w:val="single" w:sz="4" w:space="0" w:color="auto"/>
            </w:tcBorders>
          </w:tcPr>
          <w:p w:rsidR="00E2587D" w:rsidRDefault="00E2587D" w:rsidP="009F0BCF">
            <w:r>
              <w:t>6756</w:t>
            </w:r>
          </w:p>
        </w:tc>
      </w:tr>
      <w:tr w:rsidR="00E2587D" w:rsidTr="009F0BCF">
        <w:tc>
          <w:tcPr>
            <w:tcW w:w="1242" w:type="dxa"/>
          </w:tcPr>
          <w:p w:rsidR="00E2587D" w:rsidRDefault="00E2587D" w:rsidP="009F0BCF">
            <w:r>
              <w:t>Very good</w:t>
            </w:r>
          </w:p>
        </w:tc>
        <w:tc>
          <w:tcPr>
            <w:tcW w:w="1701" w:type="dxa"/>
          </w:tcPr>
          <w:p w:rsidR="00E2587D" w:rsidRDefault="00E2587D" w:rsidP="009F0BCF">
            <w:r>
              <w:t>14449</w:t>
            </w:r>
          </w:p>
          <w:p w:rsidR="00E2587D" w:rsidRDefault="00E2587D" w:rsidP="009F0BCF">
            <w:r>
              <w:t>(62.6%)</w:t>
            </w:r>
          </w:p>
        </w:tc>
        <w:tc>
          <w:tcPr>
            <w:tcW w:w="1843" w:type="dxa"/>
          </w:tcPr>
          <w:p w:rsidR="00E2587D" w:rsidRDefault="00E2587D" w:rsidP="009F0BCF">
            <w:r>
              <w:t>8622</w:t>
            </w:r>
          </w:p>
          <w:p w:rsidR="00E2587D" w:rsidRDefault="00E2587D" w:rsidP="009F0BCF">
            <w:r>
              <w:t>(37.4%)</w:t>
            </w:r>
          </w:p>
        </w:tc>
        <w:tc>
          <w:tcPr>
            <w:tcW w:w="1134" w:type="dxa"/>
          </w:tcPr>
          <w:p w:rsidR="00E2587D" w:rsidRDefault="00E2587D" w:rsidP="009F0BCF">
            <w:r>
              <w:t>11280</w:t>
            </w:r>
          </w:p>
        </w:tc>
      </w:tr>
      <w:tr w:rsidR="00E2587D" w:rsidTr="009F0BCF">
        <w:tc>
          <w:tcPr>
            <w:tcW w:w="1242" w:type="dxa"/>
          </w:tcPr>
          <w:p w:rsidR="00E2587D" w:rsidRDefault="00E2587D" w:rsidP="009F0BCF">
            <w:r>
              <w:t>Other</w:t>
            </w:r>
          </w:p>
        </w:tc>
        <w:tc>
          <w:tcPr>
            <w:tcW w:w="1701" w:type="dxa"/>
          </w:tcPr>
          <w:p w:rsidR="00E2587D" w:rsidRDefault="00E2587D" w:rsidP="009F0BCF">
            <w:r>
              <w:t>7950</w:t>
            </w:r>
          </w:p>
          <w:p w:rsidR="00E2587D" w:rsidRDefault="00E2587D" w:rsidP="009F0BCF">
            <w:r>
              <w:t>(57.8%)</w:t>
            </w:r>
          </w:p>
        </w:tc>
        <w:tc>
          <w:tcPr>
            <w:tcW w:w="1843" w:type="dxa"/>
          </w:tcPr>
          <w:p w:rsidR="00E2587D" w:rsidRDefault="00E2587D" w:rsidP="009F0BCF">
            <w:r>
              <w:t>5803</w:t>
            </w:r>
          </w:p>
          <w:p w:rsidR="00E2587D" w:rsidRDefault="00E2587D" w:rsidP="009F0BCF">
            <w:r>
              <w:t>(42.2%)</w:t>
            </w:r>
          </w:p>
        </w:tc>
        <w:tc>
          <w:tcPr>
            <w:tcW w:w="1134" w:type="dxa"/>
          </w:tcPr>
          <w:p w:rsidR="00E2587D" w:rsidRDefault="00E2587D" w:rsidP="009F0BCF">
            <w:r>
              <w:t>20169</w:t>
            </w:r>
          </w:p>
        </w:tc>
      </w:tr>
      <w:tr w:rsidR="00E2587D" w:rsidTr="009F0BCF">
        <w:tc>
          <w:tcPr>
            <w:tcW w:w="1242" w:type="dxa"/>
            <w:tcBorders>
              <w:top w:val="single" w:sz="4" w:space="0" w:color="auto"/>
            </w:tcBorders>
          </w:tcPr>
          <w:p w:rsidR="00E2587D" w:rsidRDefault="00E2587D" w:rsidP="009F0BCF">
            <w:r>
              <w:t>Total</w:t>
            </w:r>
          </w:p>
        </w:tc>
        <w:tc>
          <w:tcPr>
            <w:tcW w:w="1701" w:type="dxa"/>
            <w:tcBorders>
              <w:top w:val="single" w:sz="4" w:space="0" w:color="auto"/>
            </w:tcBorders>
          </w:tcPr>
          <w:p w:rsidR="00E2587D" w:rsidRDefault="00E2587D" w:rsidP="009F0BCF">
            <w:r>
              <w:t>42442</w:t>
            </w:r>
          </w:p>
          <w:p w:rsidR="00E2587D" w:rsidRDefault="00E2587D" w:rsidP="009F0BCF">
            <w:r>
              <w:t>(63.7%)</w:t>
            </w:r>
          </w:p>
        </w:tc>
        <w:tc>
          <w:tcPr>
            <w:tcW w:w="1843" w:type="dxa"/>
            <w:tcBorders>
              <w:top w:val="single" w:sz="4" w:space="0" w:color="auto"/>
            </w:tcBorders>
          </w:tcPr>
          <w:p w:rsidR="00E2587D" w:rsidRDefault="00E2587D" w:rsidP="009F0BCF">
            <w:r>
              <w:t>24229</w:t>
            </w:r>
          </w:p>
          <w:p w:rsidR="00E2587D" w:rsidRDefault="00E2587D" w:rsidP="009F0BCF">
            <w:r>
              <w:t>(36.3%)</w:t>
            </w:r>
          </w:p>
        </w:tc>
        <w:tc>
          <w:tcPr>
            <w:tcW w:w="1134" w:type="dxa"/>
            <w:tcBorders>
              <w:top w:val="single" w:sz="4" w:space="0" w:color="auto"/>
            </w:tcBorders>
          </w:tcPr>
          <w:p w:rsidR="00E2587D" w:rsidRDefault="00E2587D" w:rsidP="009F0BCF">
            <w:r>
              <w:t>66671</w:t>
            </w:r>
          </w:p>
        </w:tc>
      </w:tr>
      <w:tr w:rsidR="00E2587D" w:rsidTr="009F0BCF">
        <w:tc>
          <w:tcPr>
            <w:tcW w:w="5920" w:type="dxa"/>
            <w:gridSpan w:val="4"/>
            <w:tcBorders>
              <w:bottom w:val="single" w:sz="4" w:space="0" w:color="auto"/>
            </w:tcBorders>
          </w:tcPr>
          <w:p w:rsidR="00E2587D" w:rsidRDefault="00E2587D" w:rsidP="009F0BCF">
            <w:r>
              <w:t xml:space="preserve">Pearson chi-square: 371.7, </w:t>
            </w:r>
            <w:proofErr w:type="spellStart"/>
            <w:r>
              <w:t>df</w:t>
            </w:r>
            <w:proofErr w:type="spellEnd"/>
            <w:r>
              <w:t>: 2, p &lt; .05</w:t>
            </w:r>
          </w:p>
        </w:tc>
      </w:tr>
    </w:tbl>
    <w:p w:rsidR="00E2587D" w:rsidRDefault="00E2587D" w:rsidP="00E2587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1701"/>
        <w:gridCol w:w="1843"/>
        <w:gridCol w:w="1134"/>
      </w:tblGrid>
      <w:tr w:rsidR="00E2587D" w:rsidTr="009F0BCF">
        <w:tc>
          <w:tcPr>
            <w:tcW w:w="1242" w:type="dxa"/>
            <w:tcBorders>
              <w:top w:val="single" w:sz="4" w:space="0" w:color="auto"/>
              <w:bottom w:val="single" w:sz="4" w:space="0" w:color="auto"/>
            </w:tcBorders>
          </w:tcPr>
          <w:p w:rsidR="00E2587D" w:rsidRDefault="00E2587D" w:rsidP="009F0BCF">
            <w:bookmarkStart w:id="6" w:name="_Hlk299619231"/>
            <w:r>
              <w:t>Age group</w:t>
            </w:r>
          </w:p>
        </w:tc>
        <w:tc>
          <w:tcPr>
            <w:tcW w:w="1701" w:type="dxa"/>
            <w:tcBorders>
              <w:top w:val="single" w:sz="4" w:space="0" w:color="auto"/>
              <w:bottom w:val="single" w:sz="4" w:space="0" w:color="auto"/>
            </w:tcBorders>
          </w:tcPr>
          <w:p w:rsidR="00E2587D" w:rsidRDefault="00E2587D" w:rsidP="009F0BCF">
            <w:r>
              <w:t>Replied to 1</w:t>
            </w:r>
            <w:r w:rsidRPr="007036E4">
              <w:rPr>
                <w:vertAlign w:val="superscript"/>
              </w:rPr>
              <w:t>st</w:t>
            </w:r>
            <w:r>
              <w:t xml:space="preserve"> mailing</w:t>
            </w:r>
          </w:p>
        </w:tc>
        <w:tc>
          <w:tcPr>
            <w:tcW w:w="1843" w:type="dxa"/>
            <w:tcBorders>
              <w:top w:val="single" w:sz="4" w:space="0" w:color="auto"/>
              <w:bottom w:val="single" w:sz="4" w:space="0" w:color="auto"/>
            </w:tcBorders>
          </w:tcPr>
          <w:p w:rsidR="00E2587D" w:rsidRDefault="00E2587D" w:rsidP="009F0BCF">
            <w:r>
              <w:t>Replied after 2</w:t>
            </w:r>
            <w:r w:rsidRPr="007036E4">
              <w:rPr>
                <w:vertAlign w:val="superscript"/>
              </w:rPr>
              <w:t>nd</w:t>
            </w:r>
            <w:r>
              <w:t xml:space="preserve"> or 3</w:t>
            </w:r>
            <w:r w:rsidRPr="007036E4">
              <w:rPr>
                <w:vertAlign w:val="superscript"/>
              </w:rPr>
              <w:t>rd</w:t>
            </w:r>
            <w:r>
              <w:t xml:space="preserve"> mailing</w:t>
            </w:r>
          </w:p>
        </w:tc>
        <w:tc>
          <w:tcPr>
            <w:tcW w:w="1134" w:type="dxa"/>
            <w:tcBorders>
              <w:top w:val="single" w:sz="4" w:space="0" w:color="auto"/>
              <w:bottom w:val="single" w:sz="4" w:space="0" w:color="auto"/>
            </w:tcBorders>
          </w:tcPr>
          <w:p w:rsidR="00E2587D" w:rsidRDefault="00E2587D" w:rsidP="009F0BCF">
            <w:r>
              <w:t>Total</w:t>
            </w:r>
          </w:p>
        </w:tc>
      </w:tr>
      <w:bookmarkEnd w:id="6"/>
      <w:tr w:rsidR="00E2587D" w:rsidTr="009F0BCF">
        <w:tc>
          <w:tcPr>
            <w:tcW w:w="1242" w:type="dxa"/>
            <w:tcBorders>
              <w:top w:val="single" w:sz="4" w:space="0" w:color="auto"/>
            </w:tcBorders>
          </w:tcPr>
          <w:p w:rsidR="00E2587D" w:rsidRDefault="00E2587D" w:rsidP="009F0BCF">
            <w:r>
              <w:t>16-35</w:t>
            </w:r>
          </w:p>
        </w:tc>
        <w:tc>
          <w:tcPr>
            <w:tcW w:w="1701" w:type="dxa"/>
            <w:tcBorders>
              <w:top w:val="single" w:sz="4" w:space="0" w:color="auto"/>
            </w:tcBorders>
          </w:tcPr>
          <w:p w:rsidR="00E2587D" w:rsidRDefault="00E2587D" w:rsidP="009F0BCF">
            <w:r>
              <w:t>3295</w:t>
            </w:r>
          </w:p>
          <w:p w:rsidR="00E2587D" w:rsidRDefault="00E2587D" w:rsidP="009F0BCF">
            <w:r>
              <w:t>(48.8%)</w:t>
            </w:r>
          </w:p>
        </w:tc>
        <w:tc>
          <w:tcPr>
            <w:tcW w:w="1843" w:type="dxa"/>
            <w:tcBorders>
              <w:top w:val="single" w:sz="4" w:space="0" w:color="auto"/>
            </w:tcBorders>
          </w:tcPr>
          <w:p w:rsidR="00E2587D" w:rsidRDefault="00E2587D" w:rsidP="009F0BCF">
            <w:r>
              <w:t>3461</w:t>
            </w:r>
          </w:p>
          <w:p w:rsidR="00E2587D" w:rsidRDefault="00E2587D" w:rsidP="009F0BCF">
            <w:r>
              <w:t>(51.2%)</w:t>
            </w:r>
          </w:p>
        </w:tc>
        <w:tc>
          <w:tcPr>
            <w:tcW w:w="1134" w:type="dxa"/>
            <w:tcBorders>
              <w:top w:val="single" w:sz="4" w:space="0" w:color="auto"/>
            </w:tcBorders>
          </w:tcPr>
          <w:p w:rsidR="00E2587D" w:rsidRDefault="00E2587D" w:rsidP="009F0BCF">
            <w:r>
              <w:t>6756</w:t>
            </w:r>
          </w:p>
        </w:tc>
      </w:tr>
      <w:tr w:rsidR="00E2587D" w:rsidTr="009F0BCF">
        <w:tc>
          <w:tcPr>
            <w:tcW w:w="1242" w:type="dxa"/>
          </w:tcPr>
          <w:p w:rsidR="00E2587D" w:rsidRDefault="00E2587D" w:rsidP="009F0BCF">
            <w:r>
              <w:t>36-50</w:t>
            </w:r>
          </w:p>
        </w:tc>
        <w:tc>
          <w:tcPr>
            <w:tcW w:w="1701" w:type="dxa"/>
          </w:tcPr>
          <w:p w:rsidR="00E2587D" w:rsidRDefault="00E2587D" w:rsidP="009F0BCF">
            <w:r>
              <w:t>6279</w:t>
            </w:r>
          </w:p>
          <w:p w:rsidR="00E2587D" w:rsidRDefault="00E2587D" w:rsidP="009F0BCF">
            <w:r>
              <w:t>(55.7%)</w:t>
            </w:r>
          </w:p>
        </w:tc>
        <w:tc>
          <w:tcPr>
            <w:tcW w:w="1843" w:type="dxa"/>
          </w:tcPr>
          <w:p w:rsidR="00E2587D" w:rsidRDefault="00E2587D" w:rsidP="009F0BCF">
            <w:r>
              <w:t>5001</w:t>
            </w:r>
          </w:p>
          <w:p w:rsidR="00E2587D" w:rsidRDefault="00E2587D" w:rsidP="009F0BCF">
            <w:r>
              <w:t>(44.3%)</w:t>
            </w:r>
          </w:p>
        </w:tc>
        <w:tc>
          <w:tcPr>
            <w:tcW w:w="1134" w:type="dxa"/>
          </w:tcPr>
          <w:p w:rsidR="00E2587D" w:rsidRDefault="00E2587D" w:rsidP="009F0BCF">
            <w:r>
              <w:t>11280</w:t>
            </w:r>
          </w:p>
        </w:tc>
      </w:tr>
      <w:tr w:rsidR="00E2587D" w:rsidTr="009F0BCF">
        <w:tc>
          <w:tcPr>
            <w:tcW w:w="1242" w:type="dxa"/>
          </w:tcPr>
          <w:p w:rsidR="00E2587D" w:rsidRDefault="00E2587D" w:rsidP="009F0BCF">
            <w:r>
              <w:t>51-65</w:t>
            </w:r>
          </w:p>
        </w:tc>
        <w:tc>
          <w:tcPr>
            <w:tcW w:w="1701" w:type="dxa"/>
          </w:tcPr>
          <w:p w:rsidR="00E2587D" w:rsidRDefault="00E2587D" w:rsidP="009F0BCF">
            <w:r>
              <w:t>12685</w:t>
            </w:r>
          </w:p>
          <w:p w:rsidR="00E2587D" w:rsidRDefault="00E2587D" w:rsidP="009F0BCF">
            <w:r>
              <w:t>(62.9%)</w:t>
            </w:r>
          </w:p>
        </w:tc>
        <w:tc>
          <w:tcPr>
            <w:tcW w:w="1843" w:type="dxa"/>
          </w:tcPr>
          <w:p w:rsidR="00E2587D" w:rsidRDefault="00E2587D" w:rsidP="009F0BCF">
            <w:r>
              <w:t>7484</w:t>
            </w:r>
          </w:p>
          <w:p w:rsidR="00E2587D" w:rsidRDefault="00E2587D" w:rsidP="009F0BCF">
            <w:r>
              <w:t>(37.1%)</w:t>
            </w:r>
          </w:p>
        </w:tc>
        <w:tc>
          <w:tcPr>
            <w:tcW w:w="1134" w:type="dxa"/>
          </w:tcPr>
          <w:p w:rsidR="00E2587D" w:rsidRDefault="00E2587D" w:rsidP="009F0BCF">
            <w:r>
              <w:t>20169</w:t>
            </w:r>
          </w:p>
        </w:tc>
      </w:tr>
      <w:tr w:rsidR="00E2587D" w:rsidTr="009F0BCF">
        <w:tc>
          <w:tcPr>
            <w:tcW w:w="1242" w:type="dxa"/>
            <w:tcBorders>
              <w:bottom w:val="single" w:sz="4" w:space="0" w:color="auto"/>
            </w:tcBorders>
          </w:tcPr>
          <w:p w:rsidR="00E2587D" w:rsidRDefault="00E2587D" w:rsidP="009F0BCF">
            <w:r>
              <w:t>66+</w:t>
            </w:r>
          </w:p>
        </w:tc>
        <w:tc>
          <w:tcPr>
            <w:tcW w:w="1701" w:type="dxa"/>
            <w:tcBorders>
              <w:bottom w:val="single" w:sz="4" w:space="0" w:color="auto"/>
            </w:tcBorders>
          </w:tcPr>
          <w:p w:rsidR="00E2587D" w:rsidRDefault="00E2587D" w:rsidP="009F0BCF">
            <w:r>
              <w:t>27614</w:t>
            </w:r>
          </w:p>
          <w:p w:rsidR="00E2587D" w:rsidRDefault="00E2587D" w:rsidP="009F0BCF">
            <w:r>
              <w:t>(63.7%)</w:t>
            </w:r>
          </w:p>
        </w:tc>
        <w:tc>
          <w:tcPr>
            <w:tcW w:w="1843" w:type="dxa"/>
            <w:tcBorders>
              <w:bottom w:val="single" w:sz="4" w:space="0" w:color="auto"/>
            </w:tcBorders>
          </w:tcPr>
          <w:p w:rsidR="00E2587D" w:rsidRDefault="00E2587D" w:rsidP="009F0BCF">
            <w:r>
              <w:t>15757</w:t>
            </w:r>
          </w:p>
          <w:p w:rsidR="00E2587D" w:rsidRDefault="00E2587D" w:rsidP="009F0BCF">
            <w:r>
              <w:t>(36.3%)</w:t>
            </w:r>
          </w:p>
        </w:tc>
        <w:tc>
          <w:tcPr>
            <w:tcW w:w="1134" w:type="dxa"/>
            <w:tcBorders>
              <w:bottom w:val="single" w:sz="4" w:space="0" w:color="auto"/>
            </w:tcBorders>
          </w:tcPr>
          <w:p w:rsidR="00E2587D" w:rsidRDefault="00E2587D" w:rsidP="009F0BCF">
            <w:r>
              <w:t>43371</w:t>
            </w:r>
          </w:p>
        </w:tc>
      </w:tr>
      <w:tr w:rsidR="00E2587D" w:rsidTr="009F0BCF">
        <w:tc>
          <w:tcPr>
            <w:tcW w:w="1242" w:type="dxa"/>
            <w:tcBorders>
              <w:top w:val="single" w:sz="4" w:space="0" w:color="auto"/>
            </w:tcBorders>
          </w:tcPr>
          <w:p w:rsidR="00E2587D" w:rsidRDefault="00E2587D" w:rsidP="009F0BCF">
            <w:r>
              <w:t>Total</w:t>
            </w:r>
          </w:p>
        </w:tc>
        <w:tc>
          <w:tcPr>
            <w:tcW w:w="1701" w:type="dxa"/>
            <w:tcBorders>
              <w:top w:val="single" w:sz="4" w:space="0" w:color="auto"/>
            </w:tcBorders>
          </w:tcPr>
          <w:p w:rsidR="00E2587D" w:rsidRDefault="00E2587D" w:rsidP="009F0BCF">
            <w:r>
              <w:t>49873</w:t>
            </w:r>
          </w:p>
          <w:p w:rsidR="00E2587D" w:rsidRDefault="00E2587D" w:rsidP="009F0BCF">
            <w:r>
              <w:t>(61.1%)</w:t>
            </w:r>
          </w:p>
        </w:tc>
        <w:tc>
          <w:tcPr>
            <w:tcW w:w="1843" w:type="dxa"/>
            <w:tcBorders>
              <w:top w:val="single" w:sz="4" w:space="0" w:color="auto"/>
            </w:tcBorders>
          </w:tcPr>
          <w:p w:rsidR="00E2587D" w:rsidRDefault="00E2587D" w:rsidP="009F0BCF">
            <w:r>
              <w:t>31703</w:t>
            </w:r>
          </w:p>
          <w:p w:rsidR="00E2587D" w:rsidRDefault="00E2587D" w:rsidP="009F0BCF">
            <w:r>
              <w:t>(38.9%)</w:t>
            </w:r>
          </w:p>
        </w:tc>
        <w:tc>
          <w:tcPr>
            <w:tcW w:w="1134" w:type="dxa"/>
            <w:tcBorders>
              <w:top w:val="single" w:sz="4" w:space="0" w:color="auto"/>
            </w:tcBorders>
          </w:tcPr>
          <w:p w:rsidR="00E2587D" w:rsidRDefault="00E2587D" w:rsidP="009F0BCF">
            <w:r>
              <w:t>81576</w:t>
            </w:r>
          </w:p>
        </w:tc>
      </w:tr>
      <w:tr w:rsidR="00E2587D" w:rsidTr="009F0BCF">
        <w:tc>
          <w:tcPr>
            <w:tcW w:w="5920" w:type="dxa"/>
            <w:gridSpan w:val="4"/>
            <w:tcBorders>
              <w:bottom w:val="single" w:sz="4" w:space="0" w:color="auto"/>
            </w:tcBorders>
          </w:tcPr>
          <w:p w:rsidR="00E2587D" w:rsidRDefault="00E2587D" w:rsidP="009F0BCF">
            <w:r>
              <w:t xml:space="preserve">Pearson chi-square: 720.2, </w:t>
            </w:r>
            <w:proofErr w:type="spellStart"/>
            <w:r>
              <w:t>df</w:t>
            </w:r>
            <w:proofErr w:type="spellEnd"/>
            <w:r>
              <w:t>: 3, p &lt; .05</w:t>
            </w:r>
          </w:p>
        </w:tc>
      </w:tr>
    </w:tbl>
    <w:p w:rsidR="00E2587D" w:rsidRDefault="00E2587D" w:rsidP="00E2587D"/>
    <w:p w:rsidR="00E2587D" w:rsidRDefault="00E2587D" w:rsidP="00E2587D"/>
    <w:tbl>
      <w:tblPr>
        <w:tblStyle w:val="TableGrid"/>
        <w:tblpPr w:leftFromText="180" w:rightFromText="180" w:vertAnchor="text" w:horzAnchor="margin" w:tblpY="8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1559"/>
        <w:gridCol w:w="426"/>
        <w:gridCol w:w="1417"/>
        <w:gridCol w:w="709"/>
        <w:gridCol w:w="1417"/>
      </w:tblGrid>
      <w:tr w:rsidR="00E2587D" w:rsidTr="005C0AA1">
        <w:tc>
          <w:tcPr>
            <w:tcW w:w="1384" w:type="dxa"/>
            <w:tcBorders>
              <w:top w:val="single" w:sz="4" w:space="0" w:color="auto"/>
              <w:bottom w:val="single" w:sz="4" w:space="0" w:color="auto"/>
            </w:tcBorders>
          </w:tcPr>
          <w:p w:rsidR="00E2587D" w:rsidRDefault="00E2587D" w:rsidP="009F0BCF">
            <w:r>
              <w:t>Sex</w:t>
            </w:r>
          </w:p>
        </w:tc>
        <w:tc>
          <w:tcPr>
            <w:tcW w:w="1559" w:type="dxa"/>
            <w:tcBorders>
              <w:top w:val="single" w:sz="4" w:space="0" w:color="auto"/>
              <w:bottom w:val="single" w:sz="4" w:space="0" w:color="auto"/>
            </w:tcBorders>
          </w:tcPr>
          <w:p w:rsidR="00E2587D" w:rsidRDefault="00E2587D" w:rsidP="009F0BCF">
            <w:r>
              <w:t>Replied to 1</w:t>
            </w:r>
            <w:r w:rsidRPr="007036E4">
              <w:rPr>
                <w:vertAlign w:val="superscript"/>
              </w:rPr>
              <w:t>st</w:t>
            </w:r>
            <w:r>
              <w:t xml:space="preserve"> mailing</w:t>
            </w:r>
          </w:p>
        </w:tc>
        <w:tc>
          <w:tcPr>
            <w:tcW w:w="1843" w:type="dxa"/>
            <w:gridSpan w:val="2"/>
            <w:tcBorders>
              <w:top w:val="single" w:sz="4" w:space="0" w:color="auto"/>
              <w:bottom w:val="single" w:sz="4" w:space="0" w:color="auto"/>
            </w:tcBorders>
          </w:tcPr>
          <w:p w:rsidR="00E2587D" w:rsidRDefault="00E2587D" w:rsidP="009F0BCF">
            <w:r>
              <w:t>Replied after 2</w:t>
            </w:r>
            <w:r w:rsidRPr="007036E4">
              <w:rPr>
                <w:vertAlign w:val="superscript"/>
              </w:rPr>
              <w:t>nd</w:t>
            </w:r>
            <w:r>
              <w:t xml:space="preserve"> or 3</w:t>
            </w:r>
            <w:r w:rsidRPr="007036E4">
              <w:rPr>
                <w:vertAlign w:val="superscript"/>
              </w:rPr>
              <w:t>rd</w:t>
            </w:r>
            <w:r>
              <w:t xml:space="preserve"> mailing</w:t>
            </w:r>
          </w:p>
        </w:tc>
        <w:tc>
          <w:tcPr>
            <w:tcW w:w="2126" w:type="dxa"/>
            <w:gridSpan w:val="2"/>
            <w:tcBorders>
              <w:top w:val="single" w:sz="4" w:space="0" w:color="auto"/>
              <w:bottom w:val="single" w:sz="4" w:space="0" w:color="auto"/>
            </w:tcBorders>
          </w:tcPr>
          <w:p w:rsidR="00E2587D" w:rsidRDefault="00E2587D" w:rsidP="009F0BCF">
            <w:r>
              <w:t>Total</w:t>
            </w:r>
          </w:p>
        </w:tc>
      </w:tr>
      <w:tr w:rsidR="00E2587D" w:rsidTr="005C0AA1">
        <w:tc>
          <w:tcPr>
            <w:tcW w:w="1384" w:type="dxa"/>
            <w:tcBorders>
              <w:top w:val="single" w:sz="4" w:space="0" w:color="auto"/>
            </w:tcBorders>
          </w:tcPr>
          <w:p w:rsidR="00E2587D" w:rsidRDefault="00E2587D" w:rsidP="009F0BCF">
            <w:r>
              <w:t>Female</w:t>
            </w:r>
          </w:p>
        </w:tc>
        <w:tc>
          <w:tcPr>
            <w:tcW w:w="1559" w:type="dxa"/>
            <w:tcBorders>
              <w:top w:val="single" w:sz="4" w:space="0" w:color="auto"/>
            </w:tcBorders>
          </w:tcPr>
          <w:p w:rsidR="00E2587D" w:rsidRDefault="00E2587D" w:rsidP="009F0BCF">
            <w:r>
              <w:t>23477</w:t>
            </w:r>
          </w:p>
          <w:p w:rsidR="00E2587D" w:rsidRDefault="00E2587D" w:rsidP="009F0BCF">
            <w:r>
              <w:t>(63.2%)</w:t>
            </w:r>
          </w:p>
        </w:tc>
        <w:tc>
          <w:tcPr>
            <w:tcW w:w="1843" w:type="dxa"/>
            <w:gridSpan w:val="2"/>
            <w:tcBorders>
              <w:top w:val="single" w:sz="4" w:space="0" w:color="auto"/>
            </w:tcBorders>
          </w:tcPr>
          <w:p w:rsidR="00E2587D" w:rsidRDefault="00E2587D" w:rsidP="009F0BCF">
            <w:r>
              <w:t>13690</w:t>
            </w:r>
          </w:p>
          <w:p w:rsidR="00E2587D" w:rsidRDefault="00E2587D" w:rsidP="009F0BCF">
            <w:r>
              <w:t>(36.8%)</w:t>
            </w:r>
          </w:p>
        </w:tc>
        <w:tc>
          <w:tcPr>
            <w:tcW w:w="2126" w:type="dxa"/>
            <w:gridSpan w:val="2"/>
            <w:tcBorders>
              <w:top w:val="single" w:sz="4" w:space="0" w:color="auto"/>
            </w:tcBorders>
          </w:tcPr>
          <w:p w:rsidR="00E2587D" w:rsidRDefault="00E2587D" w:rsidP="009F0BCF">
            <w:r>
              <w:t>37167</w:t>
            </w:r>
          </w:p>
        </w:tc>
      </w:tr>
      <w:tr w:rsidR="00E2587D" w:rsidTr="005C0AA1">
        <w:tc>
          <w:tcPr>
            <w:tcW w:w="1384" w:type="dxa"/>
            <w:tcBorders>
              <w:bottom w:val="single" w:sz="4" w:space="0" w:color="auto"/>
            </w:tcBorders>
          </w:tcPr>
          <w:p w:rsidR="00E2587D" w:rsidRDefault="00E2587D" w:rsidP="009F0BCF">
            <w:r>
              <w:t>Male</w:t>
            </w:r>
          </w:p>
        </w:tc>
        <w:tc>
          <w:tcPr>
            <w:tcW w:w="1559" w:type="dxa"/>
            <w:tcBorders>
              <w:bottom w:val="single" w:sz="4" w:space="0" w:color="auto"/>
            </w:tcBorders>
          </w:tcPr>
          <w:p w:rsidR="00E2587D" w:rsidRDefault="00E2587D" w:rsidP="009F0BCF">
            <w:r>
              <w:t>20279</w:t>
            </w:r>
          </w:p>
          <w:p w:rsidR="00E2587D" w:rsidRDefault="00E2587D" w:rsidP="009F0BCF">
            <w:r>
              <w:t>(64.0%)</w:t>
            </w:r>
          </w:p>
        </w:tc>
        <w:tc>
          <w:tcPr>
            <w:tcW w:w="1843" w:type="dxa"/>
            <w:gridSpan w:val="2"/>
            <w:tcBorders>
              <w:bottom w:val="single" w:sz="4" w:space="0" w:color="auto"/>
            </w:tcBorders>
          </w:tcPr>
          <w:p w:rsidR="00E2587D" w:rsidRDefault="00E2587D" w:rsidP="009F0BCF">
            <w:r>
              <w:t>11408</w:t>
            </w:r>
          </w:p>
          <w:p w:rsidR="00E2587D" w:rsidRDefault="00E2587D" w:rsidP="009F0BCF">
            <w:r>
              <w:t>(36.0%)</w:t>
            </w:r>
          </w:p>
        </w:tc>
        <w:tc>
          <w:tcPr>
            <w:tcW w:w="2126" w:type="dxa"/>
            <w:gridSpan w:val="2"/>
            <w:tcBorders>
              <w:bottom w:val="single" w:sz="4" w:space="0" w:color="auto"/>
            </w:tcBorders>
          </w:tcPr>
          <w:p w:rsidR="00E2587D" w:rsidRDefault="00E2587D" w:rsidP="009F0BCF">
            <w:r>
              <w:t>31687</w:t>
            </w:r>
          </w:p>
        </w:tc>
      </w:tr>
      <w:tr w:rsidR="00E2587D" w:rsidTr="005C0AA1">
        <w:tc>
          <w:tcPr>
            <w:tcW w:w="1384" w:type="dxa"/>
            <w:tcBorders>
              <w:top w:val="single" w:sz="4" w:space="0" w:color="auto"/>
            </w:tcBorders>
          </w:tcPr>
          <w:p w:rsidR="00E2587D" w:rsidRDefault="00E2587D" w:rsidP="009F0BCF">
            <w:r>
              <w:t>Total</w:t>
            </w:r>
          </w:p>
        </w:tc>
        <w:tc>
          <w:tcPr>
            <w:tcW w:w="1559" w:type="dxa"/>
            <w:tcBorders>
              <w:top w:val="single" w:sz="4" w:space="0" w:color="auto"/>
            </w:tcBorders>
          </w:tcPr>
          <w:p w:rsidR="00E2587D" w:rsidRDefault="00E2587D" w:rsidP="009F0BCF">
            <w:r>
              <w:t>43756</w:t>
            </w:r>
          </w:p>
          <w:p w:rsidR="00E2587D" w:rsidRDefault="00E2587D" w:rsidP="009F0BCF">
            <w:r>
              <w:t>(63.5%)</w:t>
            </w:r>
          </w:p>
        </w:tc>
        <w:tc>
          <w:tcPr>
            <w:tcW w:w="1843" w:type="dxa"/>
            <w:gridSpan w:val="2"/>
            <w:tcBorders>
              <w:top w:val="single" w:sz="4" w:space="0" w:color="auto"/>
            </w:tcBorders>
          </w:tcPr>
          <w:p w:rsidR="00E2587D" w:rsidRDefault="00E2587D" w:rsidP="009F0BCF">
            <w:r>
              <w:t>25098</w:t>
            </w:r>
          </w:p>
          <w:p w:rsidR="00E2587D" w:rsidRDefault="00E2587D" w:rsidP="009F0BCF">
            <w:r>
              <w:t xml:space="preserve">(36.5%) </w:t>
            </w:r>
          </w:p>
        </w:tc>
        <w:tc>
          <w:tcPr>
            <w:tcW w:w="2126" w:type="dxa"/>
            <w:gridSpan w:val="2"/>
            <w:tcBorders>
              <w:top w:val="single" w:sz="4" w:space="0" w:color="auto"/>
            </w:tcBorders>
          </w:tcPr>
          <w:p w:rsidR="00E2587D" w:rsidRDefault="00E2587D" w:rsidP="009F0BCF">
            <w:r>
              <w:t>68854</w:t>
            </w:r>
          </w:p>
        </w:tc>
      </w:tr>
      <w:tr w:rsidR="00E2587D" w:rsidTr="005C0AA1">
        <w:tc>
          <w:tcPr>
            <w:tcW w:w="6912" w:type="dxa"/>
            <w:gridSpan w:val="6"/>
            <w:tcBorders>
              <w:bottom w:val="single" w:sz="4" w:space="0" w:color="auto"/>
            </w:tcBorders>
          </w:tcPr>
          <w:p w:rsidR="00E2587D" w:rsidRDefault="00E2587D" w:rsidP="009F0BCF">
            <w:r>
              <w:t xml:space="preserve">Pearson chi-square: 5.11, </w:t>
            </w:r>
            <w:proofErr w:type="spellStart"/>
            <w:r>
              <w:t>df</w:t>
            </w:r>
            <w:proofErr w:type="spellEnd"/>
            <w:r>
              <w:t>: 1, p &lt; .05</w:t>
            </w:r>
          </w:p>
        </w:tc>
      </w:tr>
      <w:tr w:rsidR="00E2587D" w:rsidTr="005C0AA1">
        <w:tc>
          <w:tcPr>
            <w:tcW w:w="1384" w:type="dxa"/>
            <w:tcBorders>
              <w:top w:val="single" w:sz="4" w:space="0" w:color="auto"/>
              <w:bottom w:val="single" w:sz="4" w:space="0" w:color="auto"/>
            </w:tcBorders>
          </w:tcPr>
          <w:p w:rsidR="00E2587D" w:rsidRDefault="00E2587D" w:rsidP="009F0BCF"/>
        </w:tc>
        <w:tc>
          <w:tcPr>
            <w:tcW w:w="1985" w:type="dxa"/>
            <w:gridSpan w:val="2"/>
            <w:tcBorders>
              <w:top w:val="single" w:sz="4" w:space="0" w:color="auto"/>
              <w:bottom w:val="single" w:sz="4" w:space="0" w:color="auto"/>
            </w:tcBorders>
          </w:tcPr>
          <w:p w:rsidR="00E2587D" w:rsidRDefault="00E2587D" w:rsidP="009F0BCF"/>
        </w:tc>
        <w:tc>
          <w:tcPr>
            <w:tcW w:w="2126" w:type="dxa"/>
            <w:gridSpan w:val="2"/>
            <w:tcBorders>
              <w:top w:val="single" w:sz="4" w:space="0" w:color="auto"/>
              <w:bottom w:val="single" w:sz="4" w:space="0" w:color="auto"/>
            </w:tcBorders>
          </w:tcPr>
          <w:p w:rsidR="00E2587D" w:rsidRDefault="00E2587D" w:rsidP="009F0BCF"/>
        </w:tc>
        <w:tc>
          <w:tcPr>
            <w:tcW w:w="1417" w:type="dxa"/>
            <w:tcBorders>
              <w:top w:val="single" w:sz="4" w:space="0" w:color="auto"/>
              <w:bottom w:val="single" w:sz="4" w:space="0" w:color="auto"/>
            </w:tcBorders>
          </w:tcPr>
          <w:p w:rsidR="00E2587D" w:rsidRDefault="00E2587D" w:rsidP="009F0BCF"/>
        </w:tc>
      </w:tr>
      <w:tr w:rsidR="00E2587D" w:rsidTr="005C0AA1">
        <w:tc>
          <w:tcPr>
            <w:tcW w:w="1384" w:type="dxa"/>
            <w:tcBorders>
              <w:top w:val="single" w:sz="4" w:space="0" w:color="auto"/>
              <w:bottom w:val="single" w:sz="4" w:space="0" w:color="auto"/>
            </w:tcBorders>
          </w:tcPr>
          <w:p w:rsidR="00E2587D" w:rsidRDefault="00E2587D" w:rsidP="009F0BCF"/>
        </w:tc>
        <w:tc>
          <w:tcPr>
            <w:tcW w:w="1985" w:type="dxa"/>
            <w:gridSpan w:val="2"/>
            <w:tcBorders>
              <w:top w:val="single" w:sz="4" w:space="0" w:color="auto"/>
              <w:bottom w:val="single" w:sz="4" w:space="0" w:color="auto"/>
            </w:tcBorders>
          </w:tcPr>
          <w:p w:rsidR="00E2587D" w:rsidRDefault="00E2587D" w:rsidP="009F0BCF">
            <w:r>
              <w:t>Replied to 1</w:t>
            </w:r>
            <w:r w:rsidRPr="007036E4">
              <w:rPr>
                <w:vertAlign w:val="superscript"/>
              </w:rPr>
              <w:t>st</w:t>
            </w:r>
            <w:r>
              <w:t xml:space="preserve"> mailing</w:t>
            </w:r>
          </w:p>
        </w:tc>
        <w:tc>
          <w:tcPr>
            <w:tcW w:w="2126" w:type="dxa"/>
            <w:gridSpan w:val="2"/>
            <w:tcBorders>
              <w:top w:val="single" w:sz="4" w:space="0" w:color="auto"/>
              <w:bottom w:val="single" w:sz="4" w:space="0" w:color="auto"/>
            </w:tcBorders>
          </w:tcPr>
          <w:p w:rsidR="00E2587D" w:rsidRDefault="00E2587D" w:rsidP="009F0BCF">
            <w:r>
              <w:t>Replied after 2</w:t>
            </w:r>
            <w:r w:rsidRPr="007036E4">
              <w:rPr>
                <w:vertAlign w:val="superscript"/>
              </w:rPr>
              <w:t>nd</w:t>
            </w:r>
            <w:r>
              <w:t xml:space="preserve"> or 3</w:t>
            </w:r>
            <w:r w:rsidRPr="007036E4">
              <w:rPr>
                <w:vertAlign w:val="superscript"/>
              </w:rPr>
              <w:t>rd</w:t>
            </w:r>
            <w:r>
              <w:t xml:space="preserve"> mailing</w:t>
            </w:r>
          </w:p>
        </w:tc>
        <w:tc>
          <w:tcPr>
            <w:tcW w:w="1417" w:type="dxa"/>
            <w:tcBorders>
              <w:top w:val="single" w:sz="4" w:space="0" w:color="auto"/>
              <w:bottom w:val="single" w:sz="4" w:space="0" w:color="auto"/>
            </w:tcBorders>
          </w:tcPr>
          <w:p w:rsidR="00E2587D" w:rsidRDefault="00E2587D" w:rsidP="009F0BCF">
            <w:r>
              <w:t>Total</w:t>
            </w:r>
          </w:p>
        </w:tc>
      </w:tr>
      <w:tr w:rsidR="00E2587D" w:rsidTr="005C0AA1">
        <w:tc>
          <w:tcPr>
            <w:tcW w:w="1384" w:type="dxa"/>
            <w:tcBorders>
              <w:top w:val="single" w:sz="4" w:space="0" w:color="auto"/>
            </w:tcBorders>
          </w:tcPr>
          <w:p w:rsidR="00E2587D" w:rsidRDefault="00E2587D" w:rsidP="009F0BCF">
            <w:r>
              <w:t>Emergency</w:t>
            </w:r>
          </w:p>
        </w:tc>
        <w:tc>
          <w:tcPr>
            <w:tcW w:w="1985" w:type="dxa"/>
            <w:gridSpan w:val="2"/>
            <w:tcBorders>
              <w:top w:val="single" w:sz="4" w:space="0" w:color="auto"/>
            </w:tcBorders>
          </w:tcPr>
          <w:p w:rsidR="00E2587D" w:rsidRDefault="00E2587D" w:rsidP="009F0BCF">
            <w:r>
              <w:t>19705</w:t>
            </w:r>
          </w:p>
          <w:p w:rsidR="00E2587D" w:rsidRDefault="00E2587D" w:rsidP="009F0BCF">
            <w:r>
              <w:t>(65.3%)</w:t>
            </w:r>
          </w:p>
        </w:tc>
        <w:tc>
          <w:tcPr>
            <w:tcW w:w="2126" w:type="dxa"/>
            <w:gridSpan w:val="2"/>
            <w:tcBorders>
              <w:top w:val="single" w:sz="4" w:space="0" w:color="auto"/>
            </w:tcBorders>
          </w:tcPr>
          <w:p w:rsidR="00E2587D" w:rsidRDefault="00E2587D" w:rsidP="009F0BCF">
            <w:r>
              <w:t>10465</w:t>
            </w:r>
          </w:p>
          <w:p w:rsidR="00E2587D" w:rsidRDefault="00E2587D" w:rsidP="009F0BCF">
            <w:r>
              <w:t>(34.7%)</w:t>
            </w:r>
          </w:p>
        </w:tc>
        <w:tc>
          <w:tcPr>
            <w:tcW w:w="1417" w:type="dxa"/>
            <w:tcBorders>
              <w:top w:val="single" w:sz="4" w:space="0" w:color="auto"/>
            </w:tcBorders>
          </w:tcPr>
          <w:p w:rsidR="00E2587D" w:rsidRDefault="00E2587D" w:rsidP="009F0BCF">
            <w:r>
              <w:t>30170</w:t>
            </w:r>
          </w:p>
        </w:tc>
      </w:tr>
      <w:tr w:rsidR="00E2587D" w:rsidTr="005C0AA1">
        <w:tc>
          <w:tcPr>
            <w:tcW w:w="1384" w:type="dxa"/>
            <w:tcBorders>
              <w:bottom w:val="single" w:sz="4" w:space="0" w:color="auto"/>
            </w:tcBorders>
          </w:tcPr>
          <w:p w:rsidR="00E2587D" w:rsidRDefault="00E2587D" w:rsidP="009F0BCF">
            <w:r>
              <w:t>Planned</w:t>
            </w:r>
          </w:p>
        </w:tc>
        <w:tc>
          <w:tcPr>
            <w:tcW w:w="1985" w:type="dxa"/>
            <w:gridSpan w:val="2"/>
            <w:tcBorders>
              <w:bottom w:val="single" w:sz="4" w:space="0" w:color="auto"/>
            </w:tcBorders>
          </w:tcPr>
          <w:p w:rsidR="00E2587D" w:rsidRDefault="00E2587D" w:rsidP="009F0BCF">
            <w:r>
              <w:t>22684</w:t>
            </w:r>
          </w:p>
          <w:p w:rsidR="00E2587D" w:rsidRDefault="00E2587D" w:rsidP="009F0BCF">
            <w:r>
              <w:t>(62.5%)</w:t>
            </w:r>
          </w:p>
        </w:tc>
        <w:tc>
          <w:tcPr>
            <w:tcW w:w="2126" w:type="dxa"/>
            <w:gridSpan w:val="2"/>
            <w:tcBorders>
              <w:bottom w:val="single" w:sz="4" w:space="0" w:color="auto"/>
            </w:tcBorders>
          </w:tcPr>
          <w:p w:rsidR="00E2587D" w:rsidRDefault="00E2587D" w:rsidP="009F0BCF">
            <w:r>
              <w:t>13617</w:t>
            </w:r>
          </w:p>
          <w:p w:rsidR="00E2587D" w:rsidRDefault="00E2587D" w:rsidP="009F0BCF">
            <w:r>
              <w:t>(37.5%)</w:t>
            </w:r>
          </w:p>
        </w:tc>
        <w:tc>
          <w:tcPr>
            <w:tcW w:w="1417" w:type="dxa"/>
            <w:tcBorders>
              <w:bottom w:val="single" w:sz="4" w:space="0" w:color="auto"/>
            </w:tcBorders>
          </w:tcPr>
          <w:p w:rsidR="00E2587D" w:rsidRDefault="00E2587D" w:rsidP="009F0BCF">
            <w:r>
              <w:t>36301</w:t>
            </w:r>
          </w:p>
        </w:tc>
      </w:tr>
      <w:tr w:rsidR="00E2587D" w:rsidTr="005C0AA1">
        <w:tc>
          <w:tcPr>
            <w:tcW w:w="1384" w:type="dxa"/>
            <w:tcBorders>
              <w:top w:val="single" w:sz="4" w:space="0" w:color="auto"/>
            </w:tcBorders>
          </w:tcPr>
          <w:p w:rsidR="00E2587D" w:rsidRDefault="00E2587D" w:rsidP="009F0BCF">
            <w:r>
              <w:t>Total</w:t>
            </w:r>
          </w:p>
        </w:tc>
        <w:tc>
          <w:tcPr>
            <w:tcW w:w="1985" w:type="dxa"/>
            <w:gridSpan w:val="2"/>
            <w:tcBorders>
              <w:top w:val="single" w:sz="4" w:space="0" w:color="auto"/>
            </w:tcBorders>
          </w:tcPr>
          <w:p w:rsidR="00E2587D" w:rsidRDefault="00E2587D" w:rsidP="009F0BCF">
            <w:r>
              <w:t>42389</w:t>
            </w:r>
          </w:p>
          <w:p w:rsidR="00E2587D" w:rsidRDefault="00E2587D" w:rsidP="009F0BCF">
            <w:r>
              <w:t>(63.8%)</w:t>
            </w:r>
          </w:p>
        </w:tc>
        <w:tc>
          <w:tcPr>
            <w:tcW w:w="2126" w:type="dxa"/>
            <w:gridSpan w:val="2"/>
            <w:tcBorders>
              <w:top w:val="single" w:sz="4" w:space="0" w:color="auto"/>
            </w:tcBorders>
          </w:tcPr>
          <w:p w:rsidR="00E2587D" w:rsidRDefault="00E2587D" w:rsidP="009F0BCF">
            <w:r>
              <w:t>24082</w:t>
            </w:r>
          </w:p>
          <w:p w:rsidR="00E2587D" w:rsidRDefault="00E2587D" w:rsidP="009F0BCF">
            <w:r>
              <w:t>(36.2%)</w:t>
            </w:r>
          </w:p>
        </w:tc>
        <w:tc>
          <w:tcPr>
            <w:tcW w:w="1417" w:type="dxa"/>
            <w:tcBorders>
              <w:top w:val="single" w:sz="4" w:space="0" w:color="auto"/>
            </w:tcBorders>
          </w:tcPr>
          <w:p w:rsidR="00E2587D" w:rsidRDefault="00E2587D" w:rsidP="009F0BCF">
            <w:r>
              <w:t>66471</w:t>
            </w:r>
          </w:p>
        </w:tc>
      </w:tr>
      <w:tr w:rsidR="00E2587D" w:rsidTr="005C0AA1">
        <w:tc>
          <w:tcPr>
            <w:tcW w:w="6912" w:type="dxa"/>
            <w:gridSpan w:val="6"/>
            <w:tcBorders>
              <w:bottom w:val="single" w:sz="4" w:space="0" w:color="auto"/>
            </w:tcBorders>
          </w:tcPr>
          <w:p w:rsidR="00E2587D" w:rsidRDefault="00E2587D" w:rsidP="009F0BCF">
            <w:r>
              <w:t xml:space="preserve">Pearson chi-square: 56.9, </w:t>
            </w:r>
            <w:proofErr w:type="spellStart"/>
            <w:r>
              <w:t>df</w:t>
            </w:r>
            <w:proofErr w:type="spellEnd"/>
            <w:r>
              <w:t>: 1, p &lt; .05</w:t>
            </w:r>
          </w:p>
        </w:tc>
      </w:tr>
    </w:tbl>
    <w:p w:rsidR="00E2587D" w:rsidRDefault="00E2587D" w:rsidP="00E2587D"/>
    <w:p w:rsidR="00E2587D" w:rsidRDefault="00E2587D" w:rsidP="00E2587D"/>
    <w:p w:rsidR="00E2587D" w:rsidRDefault="00E2587D" w:rsidP="00E2587D"/>
    <w:p w:rsidR="00E2587D" w:rsidRDefault="00E2587D" w:rsidP="00E2587D"/>
    <w:p w:rsidR="00E2587D" w:rsidRDefault="00E2587D" w:rsidP="00E2587D"/>
    <w:p w:rsidR="00E2587D" w:rsidRDefault="00E2587D" w:rsidP="00E2587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9"/>
        <w:gridCol w:w="2409"/>
      </w:tblGrid>
      <w:tr w:rsidR="00E2587D" w:rsidTr="009F0BCF">
        <w:tc>
          <w:tcPr>
            <w:tcW w:w="3369" w:type="dxa"/>
            <w:tcBorders>
              <w:top w:val="single" w:sz="4" w:space="0" w:color="auto"/>
              <w:bottom w:val="single" w:sz="4" w:space="0" w:color="auto"/>
            </w:tcBorders>
          </w:tcPr>
          <w:p w:rsidR="00E2587D" w:rsidRDefault="00E2587D" w:rsidP="009F0BCF"/>
        </w:tc>
        <w:tc>
          <w:tcPr>
            <w:tcW w:w="2409" w:type="dxa"/>
            <w:tcBorders>
              <w:top w:val="single" w:sz="4" w:space="0" w:color="auto"/>
              <w:bottom w:val="single" w:sz="4" w:space="0" w:color="auto"/>
            </w:tcBorders>
          </w:tcPr>
          <w:p w:rsidR="00E2587D" w:rsidRDefault="00E2587D" w:rsidP="009F0BCF">
            <w:r>
              <w:t>Length of stay (days)</w:t>
            </w:r>
          </w:p>
        </w:tc>
      </w:tr>
      <w:tr w:rsidR="00E2587D" w:rsidTr="009F0BCF">
        <w:tc>
          <w:tcPr>
            <w:tcW w:w="3369" w:type="dxa"/>
            <w:tcBorders>
              <w:top w:val="single" w:sz="4" w:space="0" w:color="auto"/>
            </w:tcBorders>
          </w:tcPr>
          <w:p w:rsidR="00E2587D" w:rsidRDefault="00E2587D" w:rsidP="009F0BCF">
            <w:r>
              <w:t>Replied to 1</w:t>
            </w:r>
            <w:r w:rsidRPr="00211BB7">
              <w:rPr>
                <w:vertAlign w:val="superscript"/>
              </w:rPr>
              <w:t>st</w:t>
            </w:r>
            <w:r>
              <w:t xml:space="preserve"> mailing</w:t>
            </w:r>
          </w:p>
        </w:tc>
        <w:tc>
          <w:tcPr>
            <w:tcW w:w="2409" w:type="dxa"/>
            <w:tcBorders>
              <w:top w:val="single" w:sz="4" w:space="0" w:color="auto"/>
            </w:tcBorders>
          </w:tcPr>
          <w:p w:rsidR="00E2587D" w:rsidRDefault="00E2587D" w:rsidP="009F0BCF">
            <w:r>
              <w:t>6.14</w:t>
            </w:r>
          </w:p>
        </w:tc>
      </w:tr>
      <w:tr w:rsidR="00E2587D" w:rsidTr="009F0BCF">
        <w:tc>
          <w:tcPr>
            <w:tcW w:w="3369" w:type="dxa"/>
            <w:tcBorders>
              <w:bottom w:val="single" w:sz="4" w:space="0" w:color="auto"/>
            </w:tcBorders>
          </w:tcPr>
          <w:p w:rsidR="00E2587D" w:rsidRDefault="00E2587D" w:rsidP="009F0BCF">
            <w:r>
              <w:t>Replied after 2</w:t>
            </w:r>
            <w:r w:rsidRPr="00211BB7">
              <w:rPr>
                <w:vertAlign w:val="superscript"/>
              </w:rPr>
              <w:t>nd</w:t>
            </w:r>
            <w:r>
              <w:t xml:space="preserve"> or 3</w:t>
            </w:r>
            <w:r w:rsidRPr="00211BB7">
              <w:rPr>
                <w:vertAlign w:val="superscript"/>
              </w:rPr>
              <w:t>rd</w:t>
            </w:r>
            <w:r>
              <w:t xml:space="preserve"> mailing</w:t>
            </w:r>
          </w:p>
        </w:tc>
        <w:tc>
          <w:tcPr>
            <w:tcW w:w="2409" w:type="dxa"/>
            <w:tcBorders>
              <w:bottom w:val="single" w:sz="4" w:space="0" w:color="auto"/>
            </w:tcBorders>
          </w:tcPr>
          <w:p w:rsidR="00E2587D" w:rsidRDefault="00E2587D" w:rsidP="009F0BCF">
            <w:r>
              <w:t>6.65</w:t>
            </w:r>
          </w:p>
        </w:tc>
      </w:tr>
      <w:tr w:rsidR="00E2587D" w:rsidTr="009F0BCF">
        <w:tc>
          <w:tcPr>
            <w:tcW w:w="5778" w:type="dxa"/>
            <w:gridSpan w:val="2"/>
            <w:tcBorders>
              <w:top w:val="single" w:sz="4" w:space="0" w:color="auto"/>
              <w:bottom w:val="single" w:sz="4" w:space="0" w:color="auto"/>
            </w:tcBorders>
          </w:tcPr>
          <w:p w:rsidR="00E2587D" w:rsidRDefault="00E2587D" w:rsidP="009F0BCF">
            <w:r>
              <w:rPr>
                <w:i/>
              </w:rPr>
              <w:t>t</w:t>
            </w:r>
            <w:r>
              <w:t xml:space="preserve"> test: 6.20, </w:t>
            </w:r>
            <w:proofErr w:type="spellStart"/>
            <w:r>
              <w:t>df</w:t>
            </w:r>
            <w:proofErr w:type="spellEnd"/>
            <w:r>
              <w:t>: 63117, p &lt; .05</w:t>
            </w:r>
          </w:p>
        </w:tc>
      </w:tr>
    </w:tbl>
    <w:p w:rsidR="00E2587D" w:rsidRDefault="00E2587D" w:rsidP="00E2587D"/>
    <w:p w:rsidR="00E2587D" w:rsidRDefault="00E2587D" w:rsidP="00E2587D">
      <w:pPr>
        <w:pStyle w:val="Caption"/>
        <w:keepNext/>
      </w:pPr>
      <w:proofErr w:type="gramStart"/>
      <w:r>
        <w:t xml:space="preserve">Table </w:t>
      </w:r>
      <w:fldSimple w:instr=" SEQ Table \* ARABIC ">
        <w:r>
          <w:rPr>
            <w:noProof/>
          </w:rPr>
          <w:t>3</w:t>
        </w:r>
      </w:fldSimple>
      <w:r>
        <w:t>.</w:t>
      </w:r>
      <w:proofErr w:type="gramEnd"/>
      <w:r>
        <w:t xml:space="preserve"> Log-logistic regression estimates</w:t>
      </w:r>
      <w:r w:rsidRPr="00284F49">
        <w:t>. The first column is time from first mailing regardless of when received, others time from most recent mailing.  (</w:t>
      </w:r>
      <w:r>
        <w:t>Robust s</w:t>
      </w:r>
      <w:r w:rsidRPr="00284F49">
        <w:t>tandard errors in parenthe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1"/>
        <w:gridCol w:w="1567"/>
        <w:gridCol w:w="1567"/>
        <w:gridCol w:w="1742"/>
        <w:gridCol w:w="1559"/>
      </w:tblGrid>
      <w:tr w:rsidR="00E2587D" w:rsidTr="009F0BCF">
        <w:tc>
          <w:tcPr>
            <w:tcW w:w="1611" w:type="dxa"/>
            <w:tcBorders>
              <w:top w:val="single" w:sz="4" w:space="0" w:color="auto"/>
              <w:bottom w:val="single" w:sz="4" w:space="0" w:color="auto"/>
            </w:tcBorders>
          </w:tcPr>
          <w:p w:rsidR="00E2587D" w:rsidRDefault="00E2587D" w:rsidP="009F0BCF"/>
        </w:tc>
        <w:tc>
          <w:tcPr>
            <w:tcW w:w="1567" w:type="dxa"/>
            <w:tcBorders>
              <w:top w:val="single" w:sz="4" w:space="0" w:color="auto"/>
              <w:bottom w:val="single" w:sz="4" w:space="0" w:color="auto"/>
            </w:tcBorders>
          </w:tcPr>
          <w:p w:rsidR="00E2587D" w:rsidRDefault="00E2587D" w:rsidP="009F0BCF">
            <w:r>
              <w:t>All replies</w:t>
            </w:r>
          </w:p>
        </w:tc>
        <w:tc>
          <w:tcPr>
            <w:tcW w:w="1567" w:type="dxa"/>
            <w:tcBorders>
              <w:top w:val="single" w:sz="4" w:space="0" w:color="auto"/>
              <w:bottom w:val="single" w:sz="4" w:space="0" w:color="auto"/>
            </w:tcBorders>
          </w:tcPr>
          <w:p w:rsidR="00E2587D" w:rsidRDefault="00E2587D" w:rsidP="009F0BCF">
            <w:r>
              <w:t xml:space="preserve">First Mailing </w:t>
            </w:r>
          </w:p>
        </w:tc>
        <w:tc>
          <w:tcPr>
            <w:tcW w:w="1742" w:type="dxa"/>
            <w:tcBorders>
              <w:top w:val="single" w:sz="4" w:space="0" w:color="auto"/>
              <w:bottom w:val="single" w:sz="4" w:space="0" w:color="auto"/>
            </w:tcBorders>
          </w:tcPr>
          <w:p w:rsidR="00E2587D" w:rsidRDefault="00E2587D" w:rsidP="009F0BCF">
            <w:r>
              <w:t>Second mailing</w:t>
            </w:r>
          </w:p>
        </w:tc>
        <w:tc>
          <w:tcPr>
            <w:tcW w:w="1559" w:type="dxa"/>
            <w:tcBorders>
              <w:top w:val="single" w:sz="4" w:space="0" w:color="auto"/>
              <w:bottom w:val="single" w:sz="4" w:space="0" w:color="auto"/>
            </w:tcBorders>
          </w:tcPr>
          <w:p w:rsidR="00E2587D" w:rsidRDefault="00E2587D" w:rsidP="009F0BCF">
            <w:r>
              <w:t>Third mailing</w:t>
            </w:r>
          </w:p>
        </w:tc>
      </w:tr>
      <w:tr w:rsidR="00E2587D" w:rsidTr="009F0BCF">
        <w:tc>
          <w:tcPr>
            <w:tcW w:w="1611" w:type="dxa"/>
            <w:tcBorders>
              <w:top w:val="single" w:sz="4" w:space="0" w:color="auto"/>
            </w:tcBorders>
          </w:tcPr>
          <w:p w:rsidR="00E2587D" w:rsidRDefault="00E2587D" w:rsidP="009F0BCF">
            <w:r>
              <w:t>Intercept</w:t>
            </w:r>
          </w:p>
        </w:tc>
        <w:tc>
          <w:tcPr>
            <w:tcW w:w="1567" w:type="dxa"/>
            <w:tcBorders>
              <w:top w:val="single" w:sz="4" w:space="0" w:color="auto"/>
            </w:tcBorders>
          </w:tcPr>
          <w:p w:rsidR="00E2587D" w:rsidRDefault="00E2587D" w:rsidP="009F0BCF">
            <w:r>
              <w:t>2.68*</w:t>
            </w:r>
          </w:p>
          <w:p w:rsidR="00E2587D" w:rsidRDefault="00E2587D" w:rsidP="009F0BCF">
            <w:r>
              <w:t>(.020)</w:t>
            </w:r>
          </w:p>
        </w:tc>
        <w:tc>
          <w:tcPr>
            <w:tcW w:w="1567" w:type="dxa"/>
            <w:tcBorders>
              <w:top w:val="single" w:sz="4" w:space="0" w:color="auto"/>
            </w:tcBorders>
          </w:tcPr>
          <w:p w:rsidR="00E2587D" w:rsidRDefault="00E2587D" w:rsidP="009F0BCF">
            <w:r>
              <w:t>2.26*</w:t>
            </w:r>
          </w:p>
          <w:p w:rsidR="00E2587D" w:rsidRDefault="00E2587D" w:rsidP="009F0BCF">
            <w:r>
              <w:t>(.021)</w:t>
            </w:r>
          </w:p>
        </w:tc>
        <w:tc>
          <w:tcPr>
            <w:tcW w:w="1742" w:type="dxa"/>
            <w:tcBorders>
              <w:top w:val="single" w:sz="4" w:space="0" w:color="auto"/>
            </w:tcBorders>
          </w:tcPr>
          <w:p w:rsidR="00E2587D" w:rsidRDefault="00E2587D" w:rsidP="009F0BCF">
            <w:r>
              <w:t>2.09*</w:t>
            </w:r>
          </w:p>
          <w:p w:rsidR="00E2587D" w:rsidRDefault="00E2587D" w:rsidP="009F0BCF">
            <w:r>
              <w:t>(.020)</w:t>
            </w:r>
          </w:p>
        </w:tc>
        <w:tc>
          <w:tcPr>
            <w:tcW w:w="1559" w:type="dxa"/>
            <w:tcBorders>
              <w:top w:val="single" w:sz="4" w:space="0" w:color="auto"/>
            </w:tcBorders>
          </w:tcPr>
          <w:p w:rsidR="00E2587D" w:rsidRDefault="00E2587D" w:rsidP="009F0BCF">
            <w:r>
              <w:t>2.28*</w:t>
            </w:r>
          </w:p>
          <w:p w:rsidR="00E2587D" w:rsidRDefault="00E2587D" w:rsidP="009F0BCF">
            <w:r>
              <w:t>(.018)</w:t>
            </w:r>
          </w:p>
        </w:tc>
      </w:tr>
      <w:tr w:rsidR="00E2587D" w:rsidTr="009F0BCF">
        <w:tc>
          <w:tcPr>
            <w:tcW w:w="1611" w:type="dxa"/>
          </w:tcPr>
          <w:p w:rsidR="00E2587D" w:rsidRDefault="00E2587D" w:rsidP="009F0BCF">
            <w:r>
              <w:t>Very Good</w:t>
            </w:r>
          </w:p>
        </w:tc>
        <w:tc>
          <w:tcPr>
            <w:tcW w:w="1567" w:type="dxa"/>
          </w:tcPr>
          <w:p w:rsidR="00E2587D" w:rsidRDefault="00E2587D" w:rsidP="009F0BCF">
            <w:r>
              <w:t>.098*</w:t>
            </w:r>
          </w:p>
          <w:p w:rsidR="00E2587D" w:rsidRDefault="00E2587D" w:rsidP="009F0BCF">
            <w:r>
              <w:t>(.009)</w:t>
            </w:r>
          </w:p>
        </w:tc>
        <w:tc>
          <w:tcPr>
            <w:tcW w:w="1567" w:type="dxa"/>
          </w:tcPr>
          <w:p w:rsidR="00E2587D" w:rsidRDefault="00E2587D" w:rsidP="009F0BCF">
            <w:r>
              <w:t>.028*</w:t>
            </w:r>
          </w:p>
          <w:p w:rsidR="00E2587D" w:rsidRDefault="00E2587D" w:rsidP="009F0BCF">
            <w:r>
              <w:t>(.007)</w:t>
            </w:r>
          </w:p>
        </w:tc>
        <w:tc>
          <w:tcPr>
            <w:tcW w:w="1742" w:type="dxa"/>
          </w:tcPr>
          <w:p w:rsidR="00E2587D" w:rsidRDefault="00E2587D" w:rsidP="009F0BCF">
            <w:r>
              <w:t>-.006</w:t>
            </w:r>
          </w:p>
          <w:p w:rsidR="00E2587D" w:rsidRDefault="00E2587D" w:rsidP="009F0BCF">
            <w:r>
              <w:t>(.017)</w:t>
            </w:r>
          </w:p>
        </w:tc>
        <w:tc>
          <w:tcPr>
            <w:tcW w:w="1559" w:type="dxa"/>
          </w:tcPr>
          <w:p w:rsidR="00E2587D" w:rsidRDefault="00E2587D" w:rsidP="009F0BCF">
            <w:r>
              <w:t>.010</w:t>
            </w:r>
          </w:p>
          <w:p w:rsidR="00E2587D" w:rsidRDefault="00E2587D" w:rsidP="009F0BCF">
            <w:r>
              <w:t>(.012)</w:t>
            </w:r>
          </w:p>
        </w:tc>
      </w:tr>
      <w:tr w:rsidR="00E2587D" w:rsidTr="009F0BCF">
        <w:tc>
          <w:tcPr>
            <w:tcW w:w="1611" w:type="dxa"/>
          </w:tcPr>
          <w:p w:rsidR="00E2587D" w:rsidRDefault="00E2587D" w:rsidP="009F0BCF">
            <w:r>
              <w:t>Other</w:t>
            </w:r>
          </w:p>
        </w:tc>
        <w:tc>
          <w:tcPr>
            <w:tcW w:w="1567" w:type="dxa"/>
          </w:tcPr>
          <w:p w:rsidR="00E2587D" w:rsidRDefault="00E2587D" w:rsidP="009F0BCF">
            <w:r>
              <w:t>.208*</w:t>
            </w:r>
          </w:p>
          <w:p w:rsidR="00E2587D" w:rsidRDefault="00E2587D" w:rsidP="009F0BCF">
            <w:r>
              <w:t>(.013)</w:t>
            </w:r>
          </w:p>
        </w:tc>
        <w:tc>
          <w:tcPr>
            <w:tcW w:w="1567" w:type="dxa"/>
          </w:tcPr>
          <w:p w:rsidR="00E2587D" w:rsidRDefault="00E2587D" w:rsidP="009F0BCF">
            <w:r>
              <w:t>.047*</w:t>
            </w:r>
          </w:p>
          <w:p w:rsidR="00E2587D" w:rsidRDefault="00E2587D" w:rsidP="009F0BCF">
            <w:r>
              <w:t>(.011)</w:t>
            </w:r>
          </w:p>
        </w:tc>
        <w:tc>
          <w:tcPr>
            <w:tcW w:w="1742" w:type="dxa"/>
          </w:tcPr>
          <w:p w:rsidR="00E2587D" w:rsidRDefault="00E2587D" w:rsidP="009F0BCF">
            <w:r>
              <w:t>.011</w:t>
            </w:r>
          </w:p>
          <w:p w:rsidR="00E2587D" w:rsidRDefault="00E2587D" w:rsidP="009F0BCF">
            <w:r>
              <w:t>(.019)</w:t>
            </w:r>
          </w:p>
        </w:tc>
        <w:tc>
          <w:tcPr>
            <w:tcW w:w="1559" w:type="dxa"/>
          </w:tcPr>
          <w:p w:rsidR="00E2587D" w:rsidRDefault="00E2587D" w:rsidP="009F0BCF">
            <w:r>
              <w:t>.049*</w:t>
            </w:r>
          </w:p>
          <w:p w:rsidR="00E2587D" w:rsidRDefault="00E2587D" w:rsidP="009F0BCF">
            <w:r>
              <w:t>(.015)</w:t>
            </w:r>
          </w:p>
        </w:tc>
      </w:tr>
      <w:tr w:rsidR="00E2587D" w:rsidTr="009F0BCF">
        <w:tc>
          <w:tcPr>
            <w:tcW w:w="1611" w:type="dxa"/>
            <w:tcBorders>
              <w:bottom w:val="single" w:sz="4" w:space="0" w:color="auto"/>
            </w:tcBorders>
          </w:tcPr>
          <w:p w:rsidR="00E2587D" w:rsidRDefault="00E2587D" w:rsidP="009F0BCF">
            <w:r>
              <w:t>Scale</w:t>
            </w:r>
          </w:p>
        </w:tc>
        <w:tc>
          <w:tcPr>
            <w:tcW w:w="1567" w:type="dxa"/>
            <w:tcBorders>
              <w:bottom w:val="single" w:sz="4" w:space="0" w:color="auto"/>
            </w:tcBorders>
          </w:tcPr>
          <w:p w:rsidR="00E2587D" w:rsidRDefault="00E2587D" w:rsidP="009F0BCF">
            <w:r>
              <w:t>.481</w:t>
            </w:r>
          </w:p>
        </w:tc>
        <w:tc>
          <w:tcPr>
            <w:tcW w:w="1567" w:type="dxa"/>
            <w:tcBorders>
              <w:bottom w:val="single" w:sz="4" w:space="0" w:color="auto"/>
            </w:tcBorders>
          </w:tcPr>
          <w:p w:rsidR="00E2587D" w:rsidRDefault="00E2587D" w:rsidP="009F0BCF">
            <w:r>
              <w:t>.256</w:t>
            </w:r>
          </w:p>
        </w:tc>
        <w:tc>
          <w:tcPr>
            <w:tcW w:w="1742" w:type="dxa"/>
            <w:tcBorders>
              <w:bottom w:val="single" w:sz="4" w:space="0" w:color="auto"/>
            </w:tcBorders>
          </w:tcPr>
          <w:p w:rsidR="00E2587D" w:rsidRDefault="00E2587D" w:rsidP="009F0BCF">
            <w:r>
              <w:t>.381</w:t>
            </w:r>
          </w:p>
        </w:tc>
        <w:tc>
          <w:tcPr>
            <w:tcW w:w="1559" w:type="dxa"/>
            <w:tcBorders>
              <w:bottom w:val="single" w:sz="4" w:space="0" w:color="auto"/>
            </w:tcBorders>
          </w:tcPr>
          <w:p w:rsidR="00E2587D" w:rsidRDefault="00E2587D" w:rsidP="009F0BCF">
            <w:r>
              <w:t>.347</w:t>
            </w:r>
          </w:p>
        </w:tc>
      </w:tr>
      <w:tr w:rsidR="00E2587D" w:rsidTr="009F0BCF">
        <w:tc>
          <w:tcPr>
            <w:tcW w:w="1611" w:type="dxa"/>
            <w:tcBorders>
              <w:top w:val="single" w:sz="4" w:space="0" w:color="auto"/>
            </w:tcBorders>
          </w:tcPr>
          <w:p w:rsidR="00E2587D" w:rsidRDefault="00E2587D" w:rsidP="009F0BCF">
            <w:r>
              <w:t>N</w:t>
            </w:r>
          </w:p>
        </w:tc>
        <w:tc>
          <w:tcPr>
            <w:tcW w:w="1567" w:type="dxa"/>
            <w:tcBorders>
              <w:top w:val="single" w:sz="4" w:space="0" w:color="auto"/>
            </w:tcBorders>
          </w:tcPr>
          <w:p w:rsidR="00E2587D" w:rsidRDefault="00E2587D" w:rsidP="009F0BCF">
            <w:r>
              <w:t>67019</w:t>
            </w:r>
          </w:p>
        </w:tc>
        <w:tc>
          <w:tcPr>
            <w:tcW w:w="1567" w:type="dxa"/>
            <w:tcBorders>
              <w:top w:val="single" w:sz="4" w:space="0" w:color="auto"/>
            </w:tcBorders>
          </w:tcPr>
          <w:p w:rsidR="00E2587D" w:rsidRDefault="00E2587D" w:rsidP="009F0BCF">
            <w:r>
              <w:t>42433</w:t>
            </w:r>
          </w:p>
        </w:tc>
        <w:tc>
          <w:tcPr>
            <w:tcW w:w="1742" w:type="dxa"/>
            <w:tcBorders>
              <w:top w:val="single" w:sz="4" w:space="0" w:color="auto"/>
            </w:tcBorders>
          </w:tcPr>
          <w:p w:rsidR="00E2587D" w:rsidRDefault="00E2587D" w:rsidP="009F0BCF">
            <w:r>
              <w:t>10714</w:t>
            </w:r>
          </w:p>
        </w:tc>
        <w:tc>
          <w:tcPr>
            <w:tcW w:w="1559" w:type="dxa"/>
            <w:tcBorders>
              <w:top w:val="single" w:sz="4" w:space="0" w:color="auto"/>
            </w:tcBorders>
          </w:tcPr>
          <w:p w:rsidR="00E2587D" w:rsidRDefault="00E2587D" w:rsidP="009F0BCF">
            <w:r>
              <w:t>12622</w:t>
            </w:r>
          </w:p>
        </w:tc>
      </w:tr>
      <w:tr w:rsidR="00E2587D" w:rsidTr="009F0BCF">
        <w:tc>
          <w:tcPr>
            <w:tcW w:w="1611" w:type="dxa"/>
            <w:tcBorders>
              <w:bottom w:val="single" w:sz="4" w:space="0" w:color="auto"/>
            </w:tcBorders>
          </w:tcPr>
          <w:p w:rsidR="00E2587D" w:rsidRDefault="00E2587D" w:rsidP="009F0BCF">
            <w:r>
              <w:t>Log likelihood</w:t>
            </w:r>
          </w:p>
        </w:tc>
        <w:tc>
          <w:tcPr>
            <w:tcW w:w="1567" w:type="dxa"/>
            <w:tcBorders>
              <w:bottom w:val="single" w:sz="4" w:space="0" w:color="auto"/>
            </w:tcBorders>
          </w:tcPr>
          <w:p w:rsidR="00E2587D" w:rsidRDefault="00E2587D" w:rsidP="009F0BCF">
            <w:r>
              <w:t>-269919</w:t>
            </w:r>
          </w:p>
        </w:tc>
        <w:tc>
          <w:tcPr>
            <w:tcW w:w="1567" w:type="dxa"/>
            <w:tcBorders>
              <w:bottom w:val="single" w:sz="4" w:space="0" w:color="auto"/>
            </w:tcBorders>
          </w:tcPr>
          <w:p w:rsidR="00E2587D" w:rsidRDefault="00E2587D" w:rsidP="009F0BCF">
            <w:r>
              <w:t>-122899</w:t>
            </w:r>
          </w:p>
        </w:tc>
        <w:tc>
          <w:tcPr>
            <w:tcW w:w="1742" w:type="dxa"/>
            <w:tcBorders>
              <w:bottom w:val="single" w:sz="4" w:space="0" w:color="auto"/>
            </w:tcBorders>
          </w:tcPr>
          <w:p w:rsidR="00E2587D" w:rsidRDefault="00E2587D" w:rsidP="009F0BCF">
            <w:r>
              <w:t>-32881</w:t>
            </w:r>
          </w:p>
        </w:tc>
        <w:tc>
          <w:tcPr>
            <w:tcW w:w="1559" w:type="dxa"/>
            <w:tcBorders>
              <w:bottom w:val="single" w:sz="4" w:space="0" w:color="auto"/>
            </w:tcBorders>
          </w:tcPr>
          <w:p w:rsidR="00E2587D" w:rsidRDefault="00E2587D" w:rsidP="009F0BCF">
            <w:r>
              <w:t>-41055</w:t>
            </w:r>
          </w:p>
        </w:tc>
      </w:tr>
    </w:tbl>
    <w:p w:rsidR="00E2587D" w:rsidRDefault="00E2587D" w:rsidP="00E2587D"/>
    <w:p w:rsidR="00E2587D" w:rsidRDefault="00E2587D" w:rsidP="00E2587D">
      <w:pPr>
        <w:pStyle w:val="Caption"/>
        <w:keepNext/>
      </w:pPr>
      <w:proofErr w:type="gramStart"/>
      <w:r>
        <w:t xml:space="preserve">Table </w:t>
      </w:r>
      <w:fldSimple w:instr=" SEQ Table \* ARABIC ">
        <w:r>
          <w:rPr>
            <w:noProof/>
          </w:rPr>
          <w:t>4</w:t>
        </w:r>
      </w:fldSimple>
      <w:r>
        <w:t>.</w:t>
      </w:r>
      <w:proofErr w:type="gramEnd"/>
      <w:r>
        <w:t xml:space="preserve">  Predicted response times in days, based on the estimates shown in table </w:t>
      </w:r>
      <w:r>
        <w:rPr>
          <w:noProof/>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11"/>
        <w:gridCol w:w="1567"/>
        <w:gridCol w:w="1567"/>
        <w:gridCol w:w="1742"/>
        <w:gridCol w:w="1559"/>
      </w:tblGrid>
      <w:tr w:rsidR="00E2587D" w:rsidTr="009F0BCF">
        <w:tc>
          <w:tcPr>
            <w:tcW w:w="1611" w:type="dxa"/>
            <w:tcBorders>
              <w:top w:val="single" w:sz="4" w:space="0" w:color="auto"/>
              <w:bottom w:val="single" w:sz="4" w:space="0" w:color="auto"/>
            </w:tcBorders>
          </w:tcPr>
          <w:p w:rsidR="00E2587D" w:rsidRDefault="00E2587D" w:rsidP="009F0BCF"/>
        </w:tc>
        <w:tc>
          <w:tcPr>
            <w:tcW w:w="1567" w:type="dxa"/>
            <w:tcBorders>
              <w:top w:val="single" w:sz="4" w:space="0" w:color="auto"/>
              <w:bottom w:val="single" w:sz="4" w:space="0" w:color="auto"/>
            </w:tcBorders>
          </w:tcPr>
          <w:p w:rsidR="00E2587D" w:rsidRDefault="00E2587D" w:rsidP="009F0BCF">
            <w:r>
              <w:t>All replies</w:t>
            </w:r>
          </w:p>
        </w:tc>
        <w:tc>
          <w:tcPr>
            <w:tcW w:w="1567" w:type="dxa"/>
            <w:tcBorders>
              <w:top w:val="single" w:sz="4" w:space="0" w:color="auto"/>
              <w:bottom w:val="single" w:sz="4" w:space="0" w:color="auto"/>
            </w:tcBorders>
          </w:tcPr>
          <w:p w:rsidR="00E2587D" w:rsidRDefault="00E2587D" w:rsidP="009F0BCF">
            <w:r>
              <w:t xml:space="preserve">First Mailing </w:t>
            </w:r>
          </w:p>
        </w:tc>
        <w:tc>
          <w:tcPr>
            <w:tcW w:w="1742" w:type="dxa"/>
            <w:tcBorders>
              <w:top w:val="single" w:sz="4" w:space="0" w:color="auto"/>
              <w:bottom w:val="single" w:sz="4" w:space="0" w:color="auto"/>
            </w:tcBorders>
          </w:tcPr>
          <w:p w:rsidR="00E2587D" w:rsidRDefault="00E2587D" w:rsidP="009F0BCF">
            <w:r>
              <w:t>Second mailing</w:t>
            </w:r>
          </w:p>
        </w:tc>
        <w:tc>
          <w:tcPr>
            <w:tcW w:w="1559" w:type="dxa"/>
            <w:tcBorders>
              <w:top w:val="single" w:sz="4" w:space="0" w:color="auto"/>
              <w:bottom w:val="single" w:sz="4" w:space="0" w:color="auto"/>
            </w:tcBorders>
          </w:tcPr>
          <w:p w:rsidR="00E2587D" w:rsidRDefault="00E2587D" w:rsidP="009F0BCF">
            <w:r>
              <w:t>Third mailing</w:t>
            </w:r>
          </w:p>
        </w:tc>
      </w:tr>
      <w:tr w:rsidR="00E2587D" w:rsidTr="009F0BCF">
        <w:tc>
          <w:tcPr>
            <w:tcW w:w="1611" w:type="dxa"/>
            <w:tcBorders>
              <w:top w:val="single" w:sz="4" w:space="0" w:color="auto"/>
            </w:tcBorders>
          </w:tcPr>
          <w:p w:rsidR="00E2587D" w:rsidRDefault="00E2587D" w:rsidP="009F0BCF">
            <w:r>
              <w:t>Excellent</w:t>
            </w:r>
          </w:p>
        </w:tc>
        <w:tc>
          <w:tcPr>
            <w:tcW w:w="1567" w:type="dxa"/>
            <w:tcBorders>
              <w:top w:val="single" w:sz="4" w:space="0" w:color="auto"/>
            </w:tcBorders>
          </w:tcPr>
          <w:p w:rsidR="00E2587D" w:rsidRDefault="00E2587D" w:rsidP="009F0BCF">
            <w:r>
              <w:t>14.5</w:t>
            </w:r>
          </w:p>
        </w:tc>
        <w:tc>
          <w:tcPr>
            <w:tcW w:w="1567" w:type="dxa"/>
            <w:tcBorders>
              <w:top w:val="single" w:sz="4" w:space="0" w:color="auto"/>
            </w:tcBorders>
          </w:tcPr>
          <w:p w:rsidR="00E2587D" w:rsidRDefault="00E2587D" w:rsidP="009F0BCF">
            <w:r>
              <w:t>9.56</w:t>
            </w:r>
          </w:p>
        </w:tc>
        <w:tc>
          <w:tcPr>
            <w:tcW w:w="1742" w:type="dxa"/>
            <w:tcBorders>
              <w:top w:val="single" w:sz="4" w:space="0" w:color="auto"/>
            </w:tcBorders>
          </w:tcPr>
          <w:p w:rsidR="00E2587D" w:rsidRDefault="00E2587D" w:rsidP="009F0BCF">
            <w:r>
              <w:t>8.10</w:t>
            </w:r>
          </w:p>
        </w:tc>
        <w:tc>
          <w:tcPr>
            <w:tcW w:w="1559" w:type="dxa"/>
            <w:tcBorders>
              <w:top w:val="single" w:sz="4" w:space="0" w:color="auto"/>
            </w:tcBorders>
          </w:tcPr>
          <w:p w:rsidR="00E2587D" w:rsidRDefault="00E2587D" w:rsidP="009F0BCF">
            <w:r>
              <w:t>9.79</w:t>
            </w:r>
          </w:p>
        </w:tc>
      </w:tr>
      <w:tr w:rsidR="00E2587D" w:rsidTr="009F0BCF">
        <w:tc>
          <w:tcPr>
            <w:tcW w:w="1611" w:type="dxa"/>
          </w:tcPr>
          <w:p w:rsidR="00E2587D" w:rsidRDefault="00E2587D" w:rsidP="009F0BCF">
            <w:r>
              <w:t>Very Good</w:t>
            </w:r>
          </w:p>
        </w:tc>
        <w:tc>
          <w:tcPr>
            <w:tcW w:w="1567" w:type="dxa"/>
          </w:tcPr>
          <w:p w:rsidR="00E2587D" w:rsidRDefault="00E2587D" w:rsidP="009F0BCF">
            <w:r>
              <w:t>16.0</w:t>
            </w:r>
          </w:p>
        </w:tc>
        <w:tc>
          <w:tcPr>
            <w:tcW w:w="1567" w:type="dxa"/>
          </w:tcPr>
          <w:p w:rsidR="00E2587D" w:rsidRDefault="00E2587D" w:rsidP="009F0BCF">
            <w:r>
              <w:t>9.83</w:t>
            </w:r>
          </w:p>
        </w:tc>
        <w:tc>
          <w:tcPr>
            <w:tcW w:w="1742" w:type="dxa"/>
          </w:tcPr>
          <w:p w:rsidR="00E2587D" w:rsidRDefault="00E2587D" w:rsidP="009F0BCF">
            <w:r>
              <w:t>8.05</w:t>
            </w:r>
          </w:p>
        </w:tc>
        <w:tc>
          <w:tcPr>
            <w:tcW w:w="1559" w:type="dxa"/>
          </w:tcPr>
          <w:p w:rsidR="00E2587D" w:rsidRDefault="00E2587D" w:rsidP="009F0BCF">
            <w:r>
              <w:t>9.89</w:t>
            </w:r>
          </w:p>
        </w:tc>
      </w:tr>
      <w:tr w:rsidR="00E2587D" w:rsidTr="009F0BCF">
        <w:tc>
          <w:tcPr>
            <w:tcW w:w="1611" w:type="dxa"/>
            <w:tcBorders>
              <w:bottom w:val="single" w:sz="4" w:space="0" w:color="auto"/>
            </w:tcBorders>
          </w:tcPr>
          <w:p w:rsidR="00E2587D" w:rsidRDefault="00E2587D" w:rsidP="009F0BCF">
            <w:r>
              <w:t>Other</w:t>
            </w:r>
          </w:p>
        </w:tc>
        <w:tc>
          <w:tcPr>
            <w:tcW w:w="1567" w:type="dxa"/>
            <w:tcBorders>
              <w:bottom w:val="single" w:sz="4" w:space="0" w:color="auto"/>
            </w:tcBorders>
          </w:tcPr>
          <w:p w:rsidR="00E2587D" w:rsidRDefault="00E2587D" w:rsidP="009F0BCF">
            <w:r>
              <w:t>17.9</w:t>
            </w:r>
          </w:p>
        </w:tc>
        <w:tc>
          <w:tcPr>
            <w:tcW w:w="1567" w:type="dxa"/>
            <w:tcBorders>
              <w:bottom w:val="single" w:sz="4" w:space="0" w:color="auto"/>
            </w:tcBorders>
          </w:tcPr>
          <w:p w:rsidR="00E2587D" w:rsidRDefault="00E2587D" w:rsidP="009F0BCF">
            <w:r>
              <w:t>10.0</w:t>
            </w:r>
          </w:p>
        </w:tc>
        <w:tc>
          <w:tcPr>
            <w:tcW w:w="1742" w:type="dxa"/>
            <w:tcBorders>
              <w:bottom w:val="single" w:sz="4" w:space="0" w:color="auto"/>
            </w:tcBorders>
          </w:tcPr>
          <w:p w:rsidR="00E2587D" w:rsidRDefault="00E2587D" w:rsidP="009F0BCF">
            <w:r>
              <w:t>8.19</w:t>
            </w:r>
          </w:p>
        </w:tc>
        <w:tc>
          <w:tcPr>
            <w:tcW w:w="1559" w:type="dxa"/>
            <w:tcBorders>
              <w:bottom w:val="single" w:sz="4" w:space="0" w:color="auto"/>
            </w:tcBorders>
          </w:tcPr>
          <w:p w:rsidR="00E2587D" w:rsidRDefault="00E2587D" w:rsidP="009F0BCF">
            <w:r>
              <w:t>10.3</w:t>
            </w:r>
          </w:p>
        </w:tc>
      </w:tr>
    </w:tbl>
    <w:p w:rsidR="00E2587D" w:rsidRDefault="00E2587D" w:rsidP="00E2587D"/>
    <w:p w:rsidR="00E2587D" w:rsidRDefault="00E2587D" w:rsidP="00E2587D">
      <w:pPr>
        <w:pStyle w:val="Caption"/>
        <w:keepNext/>
      </w:pPr>
      <w:proofErr w:type="gramStart"/>
      <w:r>
        <w:t xml:space="preserve">Table </w:t>
      </w:r>
      <w:fldSimple w:instr=" SEQ Table \* ARABIC ">
        <w:r>
          <w:rPr>
            <w:noProof/>
          </w:rPr>
          <w:t>5</w:t>
        </w:r>
      </w:fldSimple>
      <w:r>
        <w:t>.</w:t>
      </w:r>
      <w:proofErr w:type="gramEnd"/>
      <w:r>
        <w:t xml:space="preserve"> Log-logistic regression estimates</w:t>
      </w:r>
      <w:r w:rsidRPr="007A499A">
        <w:t>. The first column is time from first mailing regardless of when received, others time from most recent mailing.  (</w:t>
      </w:r>
      <w:r>
        <w:t>Robust s</w:t>
      </w:r>
      <w:r w:rsidRPr="007A499A">
        <w:t>tandard errors in parenthe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7"/>
        <w:gridCol w:w="1638"/>
        <w:gridCol w:w="1637"/>
        <w:gridCol w:w="1638"/>
        <w:gridCol w:w="1638"/>
      </w:tblGrid>
      <w:tr w:rsidR="00E2587D" w:rsidTr="009F0BCF">
        <w:tc>
          <w:tcPr>
            <w:tcW w:w="1637" w:type="dxa"/>
            <w:tcBorders>
              <w:top w:val="single" w:sz="4" w:space="0" w:color="auto"/>
              <w:bottom w:val="single" w:sz="4" w:space="0" w:color="auto"/>
            </w:tcBorders>
          </w:tcPr>
          <w:p w:rsidR="00E2587D" w:rsidRDefault="00E2587D" w:rsidP="009F0BCF"/>
        </w:tc>
        <w:tc>
          <w:tcPr>
            <w:tcW w:w="1638" w:type="dxa"/>
            <w:tcBorders>
              <w:top w:val="single" w:sz="4" w:space="0" w:color="auto"/>
              <w:bottom w:val="single" w:sz="4" w:space="0" w:color="auto"/>
            </w:tcBorders>
          </w:tcPr>
          <w:p w:rsidR="00E2587D" w:rsidRDefault="00E2587D" w:rsidP="009F0BCF">
            <w:r>
              <w:t>All replies</w:t>
            </w:r>
          </w:p>
        </w:tc>
        <w:tc>
          <w:tcPr>
            <w:tcW w:w="1637" w:type="dxa"/>
            <w:tcBorders>
              <w:top w:val="single" w:sz="4" w:space="0" w:color="auto"/>
              <w:bottom w:val="single" w:sz="4" w:space="0" w:color="auto"/>
            </w:tcBorders>
          </w:tcPr>
          <w:p w:rsidR="00E2587D" w:rsidRDefault="00E2587D" w:rsidP="009F0BCF">
            <w:r>
              <w:t xml:space="preserve">First Mailing </w:t>
            </w:r>
          </w:p>
        </w:tc>
        <w:tc>
          <w:tcPr>
            <w:tcW w:w="1638" w:type="dxa"/>
            <w:tcBorders>
              <w:top w:val="single" w:sz="4" w:space="0" w:color="auto"/>
              <w:bottom w:val="single" w:sz="4" w:space="0" w:color="auto"/>
            </w:tcBorders>
          </w:tcPr>
          <w:p w:rsidR="00E2587D" w:rsidRDefault="00E2587D" w:rsidP="009F0BCF">
            <w:r>
              <w:t>Second mailing</w:t>
            </w:r>
          </w:p>
        </w:tc>
        <w:tc>
          <w:tcPr>
            <w:tcW w:w="1638" w:type="dxa"/>
            <w:tcBorders>
              <w:top w:val="single" w:sz="4" w:space="0" w:color="auto"/>
              <w:bottom w:val="single" w:sz="4" w:space="0" w:color="auto"/>
            </w:tcBorders>
          </w:tcPr>
          <w:p w:rsidR="00E2587D" w:rsidRDefault="00E2587D" w:rsidP="009F0BCF">
            <w:r>
              <w:t>Third mailing</w:t>
            </w:r>
          </w:p>
        </w:tc>
      </w:tr>
      <w:tr w:rsidR="00E2587D" w:rsidTr="009F0BCF">
        <w:tc>
          <w:tcPr>
            <w:tcW w:w="1637" w:type="dxa"/>
            <w:tcBorders>
              <w:top w:val="single" w:sz="4" w:space="0" w:color="auto"/>
            </w:tcBorders>
          </w:tcPr>
          <w:p w:rsidR="00E2587D" w:rsidRDefault="00E2587D" w:rsidP="009F0BCF">
            <w:r>
              <w:t>Intercept</w:t>
            </w:r>
          </w:p>
        </w:tc>
        <w:tc>
          <w:tcPr>
            <w:tcW w:w="1638" w:type="dxa"/>
            <w:tcBorders>
              <w:top w:val="single" w:sz="4" w:space="0" w:color="auto"/>
            </w:tcBorders>
          </w:tcPr>
          <w:p w:rsidR="00E2587D" w:rsidRDefault="00E2587D" w:rsidP="009F0BCF">
            <w:r>
              <w:t>2.90*</w:t>
            </w:r>
          </w:p>
          <w:p w:rsidR="00E2587D" w:rsidRDefault="00E2587D" w:rsidP="009F0BCF">
            <w:r>
              <w:t>(.024)</w:t>
            </w:r>
          </w:p>
        </w:tc>
        <w:tc>
          <w:tcPr>
            <w:tcW w:w="1637" w:type="dxa"/>
            <w:tcBorders>
              <w:top w:val="single" w:sz="4" w:space="0" w:color="auto"/>
            </w:tcBorders>
          </w:tcPr>
          <w:p w:rsidR="00E2587D" w:rsidRDefault="00E2587D" w:rsidP="009F0BCF">
            <w:r>
              <w:t>2.29*</w:t>
            </w:r>
          </w:p>
          <w:p w:rsidR="00E2587D" w:rsidRDefault="00E2587D" w:rsidP="009F0BCF">
            <w:r>
              <w:t>(.024)</w:t>
            </w:r>
          </w:p>
        </w:tc>
        <w:tc>
          <w:tcPr>
            <w:tcW w:w="1638" w:type="dxa"/>
            <w:tcBorders>
              <w:top w:val="single" w:sz="4" w:space="0" w:color="auto"/>
            </w:tcBorders>
          </w:tcPr>
          <w:p w:rsidR="00E2587D" w:rsidRDefault="00E2587D" w:rsidP="009F0BCF">
            <w:r>
              <w:t>2.09*</w:t>
            </w:r>
          </w:p>
          <w:p w:rsidR="00E2587D" w:rsidRDefault="00E2587D" w:rsidP="009F0BCF">
            <w:r>
              <w:t>(.033)</w:t>
            </w:r>
          </w:p>
        </w:tc>
        <w:tc>
          <w:tcPr>
            <w:tcW w:w="1638" w:type="dxa"/>
            <w:tcBorders>
              <w:top w:val="single" w:sz="4" w:space="0" w:color="auto"/>
            </w:tcBorders>
          </w:tcPr>
          <w:p w:rsidR="00E2587D" w:rsidRDefault="00E2587D" w:rsidP="009F0BCF">
            <w:r>
              <w:t>2.37*</w:t>
            </w:r>
          </w:p>
          <w:p w:rsidR="00E2587D" w:rsidRDefault="00E2587D" w:rsidP="009F0BCF">
            <w:r>
              <w:t>(.026)</w:t>
            </w:r>
          </w:p>
        </w:tc>
      </w:tr>
      <w:tr w:rsidR="00E2587D" w:rsidTr="009F0BCF">
        <w:tc>
          <w:tcPr>
            <w:tcW w:w="1637" w:type="dxa"/>
          </w:tcPr>
          <w:p w:rsidR="00E2587D" w:rsidRDefault="00E2587D" w:rsidP="009F0BCF">
            <w:r>
              <w:t>Very Good</w:t>
            </w:r>
          </w:p>
        </w:tc>
        <w:tc>
          <w:tcPr>
            <w:tcW w:w="1638" w:type="dxa"/>
          </w:tcPr>
          <w:p w:rsidR="00E2587D" w:rsidRDefault="00E2587D" w:rsidP="009F0BCF">
            <w:r>
              <w:t>.088*</w:t>
            </w:r>
          </w:p>
          <w:p w:rsidR="00E2587D" w:rsidRDefault="00E2587D" w:rsidP="009F0BCF">
            <w:r>
              <w:t>(.009)</w:t>
            </w:r>
          </w:p>
        </w:tc>
        <w:tc>
          <w:tcPr>
            <w:tcW w:w="1637" w:type="dxa"/>
          </w:tcPr>
          <w:p w:rsidR="00E2587D" w:rsidRDefault="00E2587D" w:rsidP="009F0BCF">
            <w:r>
              <w:t>.026*</w:t>
            </w:r>
          </w:p>
          <w:p w:rsidR="00E2587D" w:rsidRDefault="00E2587D" w:rsidP="009F0BCF">
            <w:r>
              <w:t>(.007)</w:t>
            </w:r>
          </w:p>
        </w:tc>
        <w:tc>
          <w:tcPr>
            <w:tcW w:w="1638" w:type="dxa"/>
          </w:tcPr>
          <w:p w:rsidR="00E2587D" w:rsidRDefault="00E2587D" w:rsidP="009F0BCF">
            <w:r>
              <w:t>-.007</w:t>
            </w:r>
          </w:p>
          <w:p w:rsidR="00E2587D" w:rsidRDefault="00E2587D" w:rsidP="009F0BCF">
            <w:r>
              <w:t>(.018)</w:t>
            </w:r>
          </w:p>
        </w:tc>
        <w:tc>
          <w:tcPr>
            <w:tcW w:w="1638" w:type="dxa"/>
          </w:tcPr>
          <w:p w:rsidR="00E2587D" w:rsidRDefault="00E2587D" w:rsidP="009F0BCF">
            <w:r>
              <w:t>.011</w:t>
            </w:r>
          </w:p>
          <w:p w:rsidR="00E2587D" w:rsidRDefault="00E2587D" w:rsidP="009F0BCF">
            <w:r>
              <w:t>(.012)</w:t>
            </w:r>
          </w:p>
        </w:tc>
      </w:tr>
      <w:tr w:rsidR="00E2587D" w:rsidTr="009F0BCF">
        <w:tc>
          <w:tcPr>
            <w:tcW w:w="1637" w:type="dxa"/>
          </w:tcPr>
          <w:p w:rsidR="00E2587D" w:rsidRDefault="00E2587D" w:rsidP="009F0BCF">
            <w:r>
              <w:t>Other</w:t>
            </w:r>
          </w:p>
        </w:tc>
        <w:tc>
          <w:tcPr>
            <w:tcW w:w="1638" w:type="dxa"/>
          </w:tcPr>
          <w:p w:rsidR="00E2587D" w:rsidRDefault="00E2587D" w:rsidP="009F0BCF">
            <w:r>
              <w:t>.169*</w:t>
            </w:r>
          </w:p>
          <w:p w:rsidR="00E2587D" w:rsidRDefault="00E2587D" w:rsidP="009F0BCF">
            <w:r>
              <w:t>(.011)</w:t>
            </w:r>
          </w:p>
        </w:tc>
        <w:tc>
          <w:tcPr>
            <w:tcW w:w="1637" w:type="dxa"/>
          </w:tcPr>
          <w:p w:rsidR="00E2587D" w:rsidRDefault="00E2587D" w:rsidP="009F0BCF">
            <w:r>
              <w:t>.040*</w:t>
            </w:r>
          </w:p>
          <w:p w:rsidR="00E2587D" w:rsidRDefault="00E2587D" w:rsidP="009F0BCF">
            <w:r>
              <w:t>(.011)</w:t>
            </w:r>
          </w:p>
        </w:tc>
        <w:tc>
          <w:tcPr>
            <w:tcW w:w="1638" w:type="dxa"/>
          </w:tcPr>
          <w:p w:rsidR="00E2587D" w:rsidRDefault="00E2587D" w:rsidP="009F0BCF">
            <w:r>
              <w:t>.006</w:t>
            </w:r>
          </w:p>
          <w:p w:rsidR="00E2587D" w:rsidRDefault="00E2587D" w:rsidP="009F0BCF">
            <w:r>
              <w:t>(.020)</w:t>
            </w:r>
          </w:p>
        </w:tc>
        <w:tc>
          <w:tcPr>
            <w:tcW w:w="1638" w:type="dxa"/>
          </w:tcPr>
          <w:p w:rsidR="00E2587D" w:rsidRDefault="00E2587D" w:rsidP="009F0BCF">
            <w:r>
              <w:t>.039*</w:t>
            </w:r>
          </w:p>
          <w:p w:rsidR="00E2587D" w:rsidRDefault="00E2587D" w:rsidP="009F0BCF">
            <w:r>
              <w:t>(.014)</w:t>
            </w:r>
          </w:p>
        </w:tc>
      </w:tr>
      <w:tr w:rsidR="00E2587D" w:rsidTr="009F0BCF">
        <w:tc>
          <w:tcPr>
            <w:tcW w:w="1637" w:type="dxa"/>
          </w:tcPr>
          <w:p w:rsidR="00E2587D" w:rsidRDefault="00E2587D" w:rsidP="009F0BCF">
            <w:r>
              <w:t>Emergency admission</w:t>
            </w:r>
          </w:p>
        </w:tc>
        <w:tc>
          <w:tcPr>
            <w:tcW w:w="1638" w:type="dxa"/>
          </w:tcPr>
          <w:p w:rsidR="00E2587D" w:rsidRDefault="00E2587D" w:rsidP="009F0BCF">
            <w:r>
              <w:t>.047*</w:t>
            </w:r>
          </w:p>
          <w:p w:rsidR="00E2587D" w:rsidRDefault="00E2587D" w:rsidP="009F0BCF">
            <w:r>
              <w:t>(.014)</w:t>
            </w:r>
          </w:p>
        </w:tc>
        <w:tc>
          <w:tcPr>
            <w:tcW w:w="1637" w:type="dxa"/>
          </w:tcPr>
          <w:p w:rsidR="00E2587D" w:rsidRDefault="00E2587D" w:rsidP="009F0BCF">
            <w:r>
              <w:t>.006</w:t>
            </w:r>
          </w:p>
          <w:p w:rsidR="00E2587D" w:rsidRDefault="00E2587D" w:rsidP="009F0BCF">
            <w:r>
              <w:t>(.014)</w:t>
            </w:r>
          </w:p>
        </w:tc>
        <w:tc>
          <w:tcPr>
            <w:tcW w:w="1638" w:type="dxa"/>
          </w:tcPr>
          <w:p w:rsidR="00E2587D" w:rsidRDefault="00E2587D" w:rsidP="009F0BCF">
            <w:r>
              <w:t>-.004</w:t>
            </w:r>
          </w:p>
          <w:p w:rsidR="00E2587D" w:rsidRDefault="00E2587D" w:rsidP="009F0BCF">
            <w:r>
              <w:t>(.017)</w:t>
            </w:r>
          </w:p>
        </w:tc>
        <w:tc>
          <w:tcPr>
            <w:tcW w:w="1638" w:type="dxa"/>
          </w:tcPr>
          <w:p w:rsidR="00E2587D" w:rsidRDefault="00E2587D" w:rsidP="009F0BCF">
            <w:r>
              <w:t>.002</w:t>
            </w:r>
          </w:p>
          <w:p w:rsidR="00E2587D" w:rsidRDefault="00E2587D" w:rsidP="009F0BCF">
            <w:r>
              <w:t>(.015)</w:t>
            </w:r>
          </w:p>
        </w:tc>
      </w:tr>
      <w:tr w:rsidR="00E2587D" w:rsidTr="009F0BCF">
        <w:tc>
          <w:tcPr>
            <w:tcW w:w="1637" w:type="dxa"/>
          </w:tcPr>
          <w:p w:rsidR="00E2587D" w:rsidRDefault="00E2587D" w:rsidP="009F0BCF">
            <w:r>
              <w:t>Age 36-50</w:t>
            </w:r>
          </w:p>
        </w:tc>
        <w:tc>
          <w:tcPr>
            <w:tcW w:w="1638" w:type="dxa"/>
          </w:tcPr>
          <w:p w:rsidR="00E2587D" w:rsidRDefault="00E2587D" w:rsidP="009F0BCF">
            <w:r>
              <w:t>-.132*</w:t>
            </w:r>
          </w:p>
          <w:p w:rsidR="00E2587D" w:rsidRDefault="00E2587D" w:rsidP="009F0BCF">
            <w:r>
              <w:lastRenderedPageBreak/>
              <w:t>(.016)</w:t>
            </w:r>
          </w:p>
        </w:tc>
        <w:tc>
          <w:tcPr>
            <w:tcW w:w="1637" w:type="dxa"/>
          </w:tcPr>
          <w:p w:rsidR="00E2587D" w:rsidRDefault="00E2587D" w:rsidP="009F0BCF">
            <w:r>
              <w:lastRenderedPageBreak/>
              <w:t>-.025*</w:t>
            </w:r>
          </w:p>
          <w:p w:rsidR="00E2587D" w:rsidRDefault="00E2587D" w:rsidP="009F0BCF">
            <w:r>
              <w:lastRenderedPageBreak/>
              <w:t>(.011)</w:t>
            </w:r>
          </w:p>
        </w:tc>
        <w:tc>
          <w:tcPr>
            <w:tcW w:w="1638" w:type="dxa"/>
          </w:tcPr>
          <w:p w:rsidR="00E2587D" w:rsidRDefault="00E2587D" w:rsidP="009F0BCF">
            <w:r>
              <w:lastRenderedPageBreak/>
              <w:t>.023</w:t>
            </w:r>
          </w:p>
          <w:p w:rsidR="00E2587D" w:rsidRDefault="00E2587D" w:rsidP="009F0BCF">
            <w:r>
              <w:lastRenderedPageBreak/>
              <w:t>(.027)</w:t>
            </w:r>
          </w:p>
        </w:tc>
        <w:tc>
          <w:tcPr>
            <w:tcW w:w="1638" w:type="dxa"/>
          </w:tcPr>
          <w:p w:rsidR="00E2587D" w:rsidRDefault="00E2587D" w:rsidP="009F0BCF">
            <w:r>
              <w:lastRenderedPageBreak/>
              <w:t>-.047*</w:t>
            </w:r>
          </w:p>
          <w:p w:rsidR="00E2587D" w:rsidRDefault="00E2587D" w:rsidP="009F0BCF">
            <w:r>
              <w:lastRenderedPageBreak/>
              <w:t>(.020)</w:t>
            </w:r>
          </w:p>
        </w:tc>
      </w:tr>
      <w:tr w:rsidR="00E2587D" w:rsidTr="009F0BCF">
        <w:tc>
          <w:tcPr>
            <w:tcW w:w="1637" w:type="dxa"/>
          </w:tcPr>
          <w:p w:rsidR="00E2587D" w:rsidRDefault="00E2587D" w:rsidP="009F0BCF">
            <w:r>
              <w:lastRenderedPageBreak/>
              <w:t>Age 51-65</w:t>
            </w:r>
          </w:p>
        </w:tc>
        <w:tc>
          <w:tcPr>
            <w:tcW w:w="1638" w:type="dxa"/>
          </w:tcPr>
          <w:p w:rsidR="00E2587D" w:rsidRDefault="00E2587D" w:rsidP="009F0BCF">
            <w:r>
              <w:t>-.265*</w:t>
            </w:r>
          </w:p>
          <w:p w:rsidR="00E2587D" w:rsidRDefault="00E2587D" w:rsidP="009F0BCF">
            <w:r>
              <w:t>(.017)</w:t>
            </w:r>
          </w:p>
        </w:tc>
        <w:tc>
          <w:tcPr>
            <w:tcW w:w="1637" w:type="dxa"/>
          </w:tcPr>
          <w:p w:rsidR="00E2587D" w:rsidRDefault="00E2587D" w:rsidP="009F0BCF">
            <w:r>
              <w:t>-.040*</w:t>
            </w:r>
          </w:p>
          <w:p w:rsidR="00E2587D" w:rsidRDefault="00E2587D" w:rsidP="009F0BCF">
            <w:r>
              <w:t>(.011)</w:t>
            </w:r>
          </w:p>
        </w:tc>
        <w:tc>
          <w:tcPr>
            <w:tcW w:w="1638" w:type="dxa"/>
          </w:tcPr>
          <w:p w:rsidR="00E2587D" w:rsidRDefault="00E2587D" w:rsidP="009F0BCF">
            <w:r>
              <w:t>-.015</w:t>
            </w:r>
          </w:p>
          <w:p w:rsidR="00E2587D" w:rsidRDefault="00E2587D" w:rsidP="009F0BCF">
            <w:r>
              <w:t>(.032)</w:t>
            </w:r>
          </w:p>
        </w:tc>
        <w:tc>
          <w:tcPr>
            <w:tcW w:w="1638" w:type="dxa"/>
          </w:tcPr>
          <w:p w:rsidR="00E2587D" w:rsidRDefault="00E2587D" w:rsidP="009F0BCF">
            <w:r>
              <w:t>-.085*</w:t>
            </w:r>
          </w:p>
          <w:p w:rsidR="00E2587D" w:rsidRDefault="00E2587D" w:rsidP="009F0BCF">
            <w:r>
              <w:t>(.020)</w:t>
            </w:r>
          </w:p>
        </w:tc>
      </w:tr>
      <w:tr w:rsidR="00E2587D" w:rsidTr="009F0BCF">
        <w:tc>
          <w:tcPr>
            <w:tcW w:w="1637" w:type="dxa"/>
          </w:tcPr>
          <w:p w:rsidR="00E2587D" w:rsidRDefault="00E2587D" w:rsidP="009F0BCF">
            <w:r>
              <w:t>Age 66+</w:t>
            </w:r>
          </w:p>
        </w:tc>
        <w:tc>
          <w:tcPr>
            <w:tcW w:w="1638" w:type="dxa"/>
          </w:tcPr>
          <w:p w:rsidR="00E2587D" w:rsidRDefault="00E2587D" w:rsidP="009F0BCF">
            <w:r>
              <w:t>-.333*</w:t>
            </w:r>
          </w:p>
          <w:p w:rsidR="00E2587D" w:rsidRDefault="00E2587D" w:rsidP="009F0BCF">
            <w:r>
              <w:t>(.018)</w:t>
            </w:r>
          </w:p>
        </w:tc>
        <w:tc>
          <w:tcPr>
            <w:tcW w:w="1637" w:type="dxa"/>
          </w:tcPr>
          <w:p w:rsidR="00E2587D" w:rsidRDefault="00E2587D" w:rsidP="009F0BCF">
            <w:r>
              <w:t>-.041*</w:t>
            </w:r>
          </w:p>
          <w:p w:rsidR="00E2587D" w:rsidRDefault="00E2587D" w:rsidP="009F0BCF">
            <w:r>
              <w:t>(.014)</w:t>
            </w:r>
          </w:p>
        </w:tc>
        <w:tc>
          <w:tcPr>
            <w:tcW w:w="1638" w:type="dxa"/>
          </w:tcPr>
          <w:p w:rsidR="00E2587D" w:rsidRDefault="00E2587D" w:rsidP="009F0BCF">
            <w:r>
              <w:t>-.036</w:t>
            </w:r>
          </w:p>
          <w:p w:rsidR="00E2587D" w:rsidRDefault="00E2587D" w:rsidP="009F0BCF">
            <w:r>
              <w:t>(.031)</w:t>
            </w:r>
          </w:p>
        </w:tc>
        <w:tc>
          <w:tcPr>
            <w:tcW w:w="1638" w:type="dxa"/>
          </w:tcPr>
          <w:p w:rsidR="00E2587D" w:rsidRDefault="00E2587D" w:rsidP="009F0BCF">
            <w:r>
              <w:t>-.119*</w:t>
            </w:r>
          </w:p>
          <w:p w:rsidR="00E2587D" w:rsidRDefault="00E2587D" w:rsidP="009F0BCF">
            <w:r>
              <w:t>(.019)</w:t>
            </w:r>
          </w:p>
        </w:tc>
      </w:tr>
      <w:tr w:rsidR="00E2587D" w:rsidTr="009F0BCF">
        <w:tc>
          <w:tcPr>
            <w:tcW w:w="1637" w:type="dxa"/>
          </w:tcPr>
          <w:p w:rsidR="00E2587D" w:rsidRDefault="00E2587D" w:rsidP="009F0BCF">
            <w:r>
              <w:t>Log length of stay (days)</w:t>
            </w:r>
          </w:p>
        </w:tc>
        <w:tc>
          <w:tcPr>
            <w:tcW w:w="1638" w:type="dxa"/>
          </w:tcPr>
          <w:p w:rsidR="00E2587D" w:rsidRDefault="00E2587D" w:rsidP="009F0BCF">
            <w:r>
              <w:t>.010*</w:t>
            </w:r>
          </w:p>
          <w:p w:rsidR="00E2587D" w:rsidRDefault="00E2587D" w:rsidP="009F0BCF">
            <w:r>
              <w:t>(.005)</w:t>
            </w:r>
          </w:p>
        </w:tc>
        <w:tc>
          <w:tcPr>
            <w:tcW w:w="1637" w:type="dxa"/>
          </w:tcPr>
          <w:p w:rsidR="00E2587D" w:rsidRDefault="00E2587D" w:rsidP="009F0BCF">
            <w:r>
              <w:t>.006</w:t>
            </w:r>
          </w:p>
          <w:p w:rsidR="00E2587D" w:rsidRDefault="00E2587D" w:rsidP="009F0BCF">
            <w:r>
              <w:t>(.005)</w:t>
            </w:r>
          </w:p>
        </w:tc>
        <w:tc>
          <w:tcPr>
            <w:tcW w:w="1638" w:type="dxa"/>
          </w:tcPr>
          <w:p w:rsidR="00E2587D" w:rsidRDefault="00E2587D" w:rsidP="009F0BCF">
            <w:r>
              <w:t>.011</w:t>
            </w:r>
          </w:p>
          <w:p w:rsidR="00E2587D" w:rsidRDefault="00E2587D" w:rsidP="009F0BCF">
            <w:r>
              <w:t>(.008)</w:t>
            </w:r>
          </w:p>
        </w:tc>
        <w:tc>
          <w:tcPr>
            <w:tcW w:w="1638" w:type="dxa"/>
          </w:tcPr>
          <w:p w:rsidR="00E2587D" w:rsidRDefault="00E2587D" w:rsidP="009F0BCF">
            <w:r>
              <w:t>.004</w:t>
            </w:r>
          </w:p>
          <w:p w:rsidR="00E2587D" w:rsidRDefault="00E2587D" w:rsidP="009F0BCF">
            <w:r>
              <w:t>(.006)</w:t>
            </w:r>
          </w:p>
        </w:tc>
      </w:tr>
      <w:tr w:rsidR="00E2587D" w:rsidTr="009F0BCF">
        <w:tc>
          <w:tcPr>
            <w:tcW w:w="1637" w:type="dxa"/>
          </w:tcPr>
          <w:p w:rsidR="00E2587D" w:rsidRDefault="00E2587D" w:rsidP="009F0BCF">
            <w:r>
              <w:t>Male</w:t>
            </w:r>
          </w:p>
        </w:tc>
        <w:tc>
          <w:tcPr>
            <w:tcW w:w="1638" w:type="dxa"/>
          </w:tcPr>
          <w:p w:rsidR="00E2587D" w:rsidRDefault="00E2587D" w:rsidP="009F0BCF">
            <w:r>
              <w:t>.009</w:t>
            </w:r>
          </w:p>
          <w:p w:rsidR="00E2587D" w:rsidRDefault="00E2587D" w:rsidP="009F0BCF">
            <w:r>
              <w:t>(.008)</w:t>
            </w:r>
          </w:p>
        </w:tc>
        <w:tc>
          <w:tcPr>
            <w:tcW w:w="1637" w:type="dxa"/>
          </w:tcPr>
          <w:p w:rsidR="00E2587D" w:rsidRDefault="00E2587D" w:rsidP="009F0BCF">
            <w:r>
              <w:t>-.018*</w:t>
            </w:r>
          </w:p>
          <w:p w:rsidR="00E2587D" w:rsidRDefault="00E2587D" w:rsidP="009F0BCF">
            <w:r>
              <w:t>(.006)</w:t>
            </w:r>
          </w:p>
        </w:tc>
        <w:tc>
          <w:tcPr>
            <w:tcW w:w="1638" w:type="dxa"/>
          </w:tcPr>
          <w:p w:rsidR="00E2587D" w:rsidRDefault="00E2587D" w:rsidP="009F0BCF">
            <w:r>
              <w:t>.015</w:t>
            </w:r>
          </w:p>
          <w:p w:rsidR="00E2587D" w:rsidRDefault="00E2587D" w:rsidP="009F0BCF">
            <w:r>
              <w:t>(.015)</w:t>
            </w:r>
          </w:p>
        </w:tc>
        <w:tc>
          <w:tcPr>
            <w:tcW w:w="1638" w:type="dxa"/>
          </w:tcPr>
          <w:p w:rsidR="00E2587D" w:rsidRDefault="00E2587D" w:rsidP="009F0BCF">
            <w:r>
              <w:t>-.021</w:t>
            </w:r>
          </w:p>
          <w:p w:rsidR="00E2587D" w:rsidRDefault="00E2587D" w:rsidP="009F0BCF">
            <w:r>
              <w:t>(.011)</w:t>
            </w:r>
          </w:p>
        </w:tc>
      </w:tr>
      <w:tr w:rsidR="00E2587D" w:rsidTr="009F0BCF">
        <w:tc>
          <w:tcPr>
            <w:tcW w:w="1637" w:type="dxa"/>
            <w:tcBorders>
              <w:bottom w:val="single" w:sz="4" w:space="0" w:color="auto"/>
            </w:tcBorders>
          </w:tcPr>
          <w:p w:rsidR="00E2587D" w:rsidRDefault="00E2587D" w:rsidP="009F0BCF">
            <w:r>
              <w:t>Scale</w:t>
            </w:r>
          </w:p>
        </w:tc>
        <w:tc>
          <w:tcPr>
            <w:tcW w:w="1638" w:type="dxa"/>
            <w:tcBorders>
              <w:bottom w:val="single" w:sz="4" w:space="0" w:color="auto"/>
            </w:tcBorders>
          </w:tcPr>
          <w:p w:rsidR="00E2587D" w:rsidRDefault="00E2587D" w:rsidP="009F0BCF">
            <w:r>
              <w:t>.477</w:t>
            </w:r>
          </w:p>
        </w:tc>
        <w:tc>
          <w:tcPr>
            <w:tcW w:w="1637" w:type="dxa"/>
            <w:tcBorders>
              <w:bottom w:val="single" w:sz="4" w:space="0" w:color="auto"/>
            </w:tcBorders>
          </w:tcPr>
          <w:p w:rsidR="00E2587D" w:rsidRDefault="00E2587D" w:rsidP="009F0BCF">
            <w:r>
              <w:t>.256</w:t>
            </w:r>
          </w:p>
        </w:tc>
        <w:tc>
          <w:tcPr>
            <w:tcW w:w="1638" w:type="dxa"/>
            <w:tcBorders>
              <w:bottom w:val="single" w:sz="4" w:space="0" w:color="auto"/>
            </w:tcBorders>
          </w:tcPr>
          <w:p w:rsidR="00E2587D" w:rsidRDefault="00E2587D" w:rsidP="009F0BCF">
            <w:r>
              <w:t>.381</w:t>
            </w:r>
          </w:p>
        </w:tc>
        <w:tc>
          <w:tcPr>
            <w:tcW w:w="1638" w:type="dxa"/>
            <w:tcBorders>
              <w:bottom w:val="single" w:sz="4" w:space="0" w:color="auto"/>
            </w:tcBorders>
          </w:tcPr>
          <w:p w:rsidR="00E2587D" w:rsidRDefault="00E2587D" w:rsidP="009F0BCF">
            <w:r>
              <w:t>.346</w:t>
            </w:r>
          </w:p>
        </w:tc>
      </w:tr>
      <w:tr w:rsidR="00E2587D" w:rsidTr="009F0BCF">
        <w:tc>
          <w:tcPr>
            <w:tcW w:w="1637" w:type="dxa"/>
            <w:tcBorders>
              <w:top w:val="single" w:sz="4" w:space="0" w:color="auto"/>
            </w:tcBorders>
          </w:tcPr>
          <w:p w:rsidR="00E2587D" w:rsidRDefault="00E2587D" w:rsidP="009F0BCF">
            <w:r>
              <w:t>N</w:t>
            </w:r>
          </w:p>
        </w:tc>
        <w:tc>
          <w:tcPr>
            <w:tcW w:w="1638" w:type="dxa"/>
            <w:tcBorders>
              <w:top w:val="single" w:sz="4" w:space="0" w:color="auto"/>
            </w:tcBorders>
          </w:tcPr>
          <w:p w:rsidR="00E2587D" w:rsidRDefault="00E2587D" w:rsidP="009F0BCF">
            <w:r>
              <w:t>64847</w:t>
            </w:r>
          </w:p>
        </w:tc>
        <w:tc>
          <w:tcPr>
            <w:tcW w:w="1637" w:type="dxa"/>
            <w:tcBorders>
              <w:top w:val="single" w:sz="4" w:space="0" w:color="auto"/>
            </w:tcBorders>
          </w:tcPr>
          <w:p w:rsidR="00E2587D" w:rsidRDefault="00E2587D" w:rsidP="009F0BCF">
            <w:r>
              <w:t>41181</w:t>
            </w:r>
          </w:p>
        </w:tc>
        <w:tc>
          <w:tcPr>
            <w:tcW w:w="1638" w:type="dxa"/>
            <w:tcBorders>
              <w:top w:val="single" w:sz="4" w:space="0" w:color="auto"/>
            </w:tcBorders>
          </w:tcPr>
          <w:p w:rsidR="00E2587D" w:rsidRDefault="00E2587D" w:rsidP="009F0BCF">
            <w:r>
              <w:t>10334</w:t>
            </w:r>
          </w:p>
        </w:tc>
        <w:tc>
          <w:tcPr>
            <w:tcW w:w="1638" w:type="dxa"/>
            <w:tcBorders>
              <w:top w:val="single" w:sz="4" w:space="0" w:color="auto"/>
            </w:tcBorders>
          </w:tcPr>
          <w:p w:rsidR="00E2587D" w:rsidRDefault="00E2587D" w:rsidP="009F0BCF">
            <w:r>
              <w:t>12267</w:t>
            </w:r>
          </w:p>
        </w:tc>
      </w:tr>
      <w:tr w:rsidR="00E2587D" w:rsidTr="009F0BCF">
        <w:tc>
          <w:tcPr>
            <w:tcW w:w="1637" w:type="dxa"/>
            <w:tcBorders>
              <w:bottom w:val="single" w:sz="4" w:space="0" w:color="auto"/>
            </w:tcBorders>
          </w:tcPr>
          <w:p w:rsidR="00E2587D" w:rsidRDefault="00E2587D" w:rsidP="009F0BCF">
            <w:r>
              <w:t>Log likelihood</w:t>
            </w:r>
          </w:p>
        </w:tc>
        <w:tc>
          <w:tcPr>
            <w:tcW w:w="1638" w:type="dxa"/>
            <w:tcBorders>
              <w:bottom w:val="single" w:sz="4" w:space="0" w:color="auto"/>
            </w:tcBorders>
          </w:tcPr>
          <w:p w:rsidR="00E2587D" w:rsidRDefault="00E2587D" w:rsidP="009F0BCF">
            <w:r>
              <w:t>-260414</w:t>
            </w:r>
          </w:p>
        </w:tc>
        <w:tc>
          <w:tcPr>
            <w:tcW w:w="1637" w:type="dxa"/>
            <w:tcBorders>
              <w:bottom w:val="single" w:sz="4" w:space="0" w:color="auto"/>
            </w:tcBorders>
          </w:tcPr>
          <w:p w:rsidR="00E2587D" w:rsidRDefault="00E2587D" w:rsidP="009F0BCF">
            <w:r>
              <w:t>-119231</w:t>
            </w:r>
          </w:p>
        </w:tc>
        <w:tc>
          <w:tcPr>
            <w:tcW w:w="1638" w:type="dxa"/>
            <w:tcBorders>
              <w:bottom w:val="single" w:sz="4" w:space="0" w:color="auto"/>
            </w:tcBorders>
          </w:tcPr>
          <w:p w:rsidR="00E2587D" w:rsidRDefault="00E2587D" w:rsidP="009F0BCF">
            <w:r>
              <w:t>-31732</w:t>
            </w:r>
          </w:p>
        </w:tc>
        <w:tc>
          <w:tcPr>
            <w:tcW w:w="1638" w:type="dxa"/>
            <w:tcBorders>
              <w:bottom w:val="single" w:sz="4" w:space="0" w:color="auto"/>
            </w:tcBorders>
          </w:tcPr>
          <w:p w:rsidR="00E2587D" w:rsidRDefault="00E2587D" w:rsidP="009F0BCF">
            <w:r>
              <w:t>-39410</w:t>
            </w:r>
          </w:p>
        </w:tc>
      </w:tr>
    </w:tbl>
    <w:p w:rsidR="00E2587D" w:rsidRDefault="00E2587D" w:rsidP="00E2587D"/>
    <w:p w:rsidR="00E2587D" w:rsidRDefault="00E2587D" w:rsidP="00E2587D">
      <w:pPr>
        <w:pStyle w:val="Caption"/>
        <w:keepNext/>
      </w:pPr>
      <w:bookmarkStart w:id="7" w:name="_Ref299353911"/>
      <w:proofErr w:type="gramStart"/>
      <w:r>
        <w:t xml:space="preserve">Table </w:t>
      </w:r>
      <w:fldSimple w:instr=" SEQ Table \* ARABIC ">
        <w:r>
          <w:rPr>
            <w:noProof/>
          </w:rPr>
          <w:t>6</w:t>
        </w:r>
      </w:fldSimple>
      <w:bookmarkEnd w:id="7"/>
      <w:r>
        <w:t>.</w:t>
      </w:r>
      <w:proofErr w:type="gramEnd"/>
      <w:r>
        <w:t xml:space="preserve"> Odds ratios from random intercept l</w:t>
      </w:r>
      <w:r w:rsidRPr="00721756">
        <w:t>ogistic regression using whether person responded wit</w:t>
      </w:r>
      <w:r>
        <w:t>hin 14 days of first mailing (“Early”) or</w:t>
      </w:r>
      <w:r w:rsidRPr="00721756">
        <w:t xml:space="preserve"> whether responded to first </w:t>
      </w:r>
      <w:r>
        <w:t>mailing (“F</w:t>
      </w:r>
      <w:r w:rsidRPr="00721756">
        <w:t>irst”)</w:t>
      </w:r>
      <w:r>
        <w:t xml:space="preserve"> or after receiving a reminder</w:t>
      </w:r>
      <w:r w:rsidRPr="00721756">
        <w:t>.</w:t>
      </w:r>
      <w:r>
        <w:rPr>
          <w:noProof/>
        </w:rPr>
        <w:t xml:space="preserve"> (Standard errors in parenthes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55"/>
        <w:gridCol w:w="1339"/>
        <w:gridCol w:w="1559"/>
        <w:gridCol w:w="1418"/>
      </w:tblGrid>
      <w:tr w:rsidR="00E2587D" w:rsidTr="009F0BCF">
        <w:tc>
          <w:tcPr>
            <w:tcW w:w="2455" w:type="dxa"/>
            <w:tcBorders>
              <w:top w:val="single" w:sz="4" w:space="0" w:color="auto"/>
              <w:bottom w:val="single" w:sz="4" w:space="0" w:color="auto"/>
            </w:tcBorders>
          </w:tcPr>
          <w:p w:rsidR="00E2587D" w:rsidRDefault="00E2587D" w:rsidP="009F0BCF"/>
        </w:tc>
        <w:tc>
          <w:tcPr>
            <w:tcW w:w="1339" w:type="dxa"/>
            <w:tcBorders>
              <w:top w:val="single" w:sz="4" w:space="0" w:color="auto"/>
              <w:bottom w:val="single" w:sz="4" w:space="0" w:color="auto"/>
            </w:tcBorders>
          </w:tcPr>
          <w:p w:rsidR="00E2587D" w:rsidRDefault="00E2587D" w:rsidP="009F0BCF">
            <w:r>
              <w:t>Early</w:t>
            </w:r>
          </w:p>
        </w:tc>
        <w:tc>
          <w:tcPr>
            <w:tcW w:w="1559" w:type="dxa"/>
            <w:tcBorders>
              <w:top w:val="single" w:sz="4" w:space="0" w:color="auto"/>
              <w:bottom w:val="single" w:sz="4" w:space="0" w:color="auto"/>
            </w:tcBorders>
          </w:tcPr>
          <w:p w:rsidR="00E2587D" w:rsidRDefault="00E2587D" w:rsidP="009F0BCF">
            <w:r>
              <w:t>First</w:t>
            </w:r>
          </w:p>
        </w:tc>
        <w:tc>
          <w:tcPr>
            <w:tcW w:w="1418" w:type="dxa"/>
            <w:tcBorders>
              <w:top w:val="single" w:sz="4" w:space="0" w:color="auto"/>
              <w:bottom w:val="single" w:sz="4" w:space="0" w:color="auto"/>
            </w:tcBorders>
          </w:tcPr>
          <w:p w:rsidR="00E2587D" w:rsidRDefault="00E2587D" w:rsidP="009F0BCF">
            <w:r>
              <w:t>First</w:t>
            </w:r>
          </w:p>
        </w:tc>
      </w:tr>
      <w:tr w:rsidR="00E2587D" w:rsidTr="009F0BCF">
        <w:tc>
          <w:tcPr>
            <w:tcW w:w="2455" w:type="dxa"/>
            <w:tcBorders>
              <w:top w:val="single" w:sz="4" w:space="0" w:color="auto"/>
            </w:tcBorders>
          </w:tcPr>
          <w:p w:rsidR="00E2587D" w:rsidRDefault="00E2587D" w:rsidP="009F0BCF">
            <w:r>
              <w:t>Intercept</w:t>
            </w:r>
          </w:p>
          <w:p w:rsidR="00E2587D" w:rsidRDefault="00E2587D" w:rsidP="009F0BCF"/>
        </w:tc>
        <w:tc>
          <w:tcPr>
            <w:tcW w:w="1339" w:type="dxa"/>
            <w:tcBorders>
              <w:top w:val="single" w:sz="4" w:space="0" w:color="auto"/>
            </w:tcBorders>
          </w:tcPr>
          <w:p w:rsidR="00E2587D" w:rsidRDefault="00E2587D" w:rsidP="009F0BCF">
            <w:r>
              <w:t>1.01</w:t>
            </w:r>
          </w:p>
          <w:p w:rsidR="00E2587D" w:rsidRDefault="00E2587D" w:rsidP="009F0BCF">
            <w:r>
              <w:t>(7.25)</w:t>
            </w:r>
          </w:p>
        </w:tc>
        <w:tc>
          <w:tcPr>
            <w:tcW w:w="1559" w:type="dxa"/>
            <w:tcBorders>
              <w:top w:val="single" w:sz="4" w:space="0" w:color="auto"/>
            </w:tcBorders>
          </w:tcPr>
          <w:p w:rsidR="00E2587D" w:rsidRDefault="00E2587D" w:rsidP="009F0BCF">
            <w:r>
              <w:t>.500*</w:t>
            </w:r>
          </w:p>
          <w:p w:rsidR="00E2587D" w:rsidRDefault="00E2587D" w:rsidP="009F0BCF">
            <w:r>
              <w:t>(.024)</w:t>
            </w:r>
          </w:p>
        </w:tc>
        <w:tc>
          <w:tcPr>
            <w:tcW w:w="1418" w:type="dxa"/>
            <w:tcBorders>
              <w:top w:val="single" w:sz="4" w:space="0" w:color="auto"/>
            </w:tcBorders>
          </w:tcPr>
          <w:p w:rsidR="00E2587D" w:rsidRDefault="00E2587D" w:rsidP="009F0BCF">
            <w:r>
              <w:t>.745*</w:t>
            </w:r>
          </w:p>
          <w:p w:rsidR="00E2587D" w:rsidRDefault="00E2587D" w:rsidP="009F0BCF">
            <w:r>
              <w:t>(.112)</w:t>
            </w:r>
          </w:p>
        </w:tc>
      </w:tr>
      <w:tr w:rsidR="00E2587D" w:rsidTr="009F0BCF">
        <w:tc>
          <w:tcPr>
            <w:tcW w:w="2455" w:type="dxa"/>
          </w:tcPr>
          <w:p w:rsidR="00E2587D" w:rsidRDefault="00E2587D" w:rsidP="009F0BCF">
            <w:r>
              <w:t>Very Good</w:t>
            </w:r>
          </w:p>
        </w:tc>
        <w:tc>
          <w:tcPr>
            <w:tcW w:w="1339" w:type="dxa"/>
          </w:tcPr>
          <w:p w:rsidR="00E2587D" w:rsidRDefault="00E2587D" w:rsidP="009F0BCF">
            <w:r>
              <w:t>1.20*</w:t>
            </w:r>
          </w:p>
          <w:p w:rsidR="00E2587D" w:rsidRDefault="00E2587D" w:rsidP="009F0BCF">
            <w:r>
              <w:t>(.121)</w:t>
            </w:r>
          </w:p>
        </w:tc>
        <w:tc>
          <w:tcPr>
            <w:tcW w:w="1559" w:type="dxa"/>
          </w:tcPr>
          <w:p w:rsidR="00E2587D" w:rsidRDefault="00E2587D" w:rsidP="009F0BCF">
            <w:r>
              <w:t>1.21*</w:t>
            </w:r>
          </w:p>
          <w:p w:rsidR="00E2587D" w:rsidRDefault="00E2587D" w:rsidP="009F0BCF">
            <w:r>
              <w:t>(.118)</w:t>
            </w:r>
          </w:p>
        </w:tc>
        <w:tc>
          <w:tcPr>
            <w:tcW w:w="1418" w:type="dxa"/>
          </w:tcPr>
          <w:p w:rsidR="00E2587D" w:rsidRDefault="00E2587D" w:rsidP="009F0BCF">
            <w:r>
              <w:t>1.19*</w:t>
            </w:r>
          </w:p>
          <w:p w:rsidR="00E2587D" w:rsidRDefault="00E2587D" w:rsidP="009F0BCF">
            <w:r>
              <w:t>(.129)</w:t>
            </w:r>
          </w:p>
        </w:tc>
      </w:tr>
      <w:tr w:rsidR="00E2587D" w:rsidTr="009F0BCF">
        <w:tc>
          <w:tcPr>
            <w:tcW w:w="2455" w:type="dxa"/>
          </w:tcPr>
          <w:p w:rsidR="00E2587D" w:rsidRDefault="00E2587D" w:rsidP="009F0BCF">
            <w:r>
              <w:t>Other</w:t>
            </w:r>
          </w:p>
        </w:tc>
        <w:tc>
          <w:tcPr>
            <w:tcW w:w="1339" w:type="dxa"/>
          </w:tcPr>
          <w:p w:rsidR="00E2587D" w:rsidRDefault="00E2587D" w:rsidP="009F0BCF">
            <w:r>
              <w:t>1.44*</w:t>
            </w:r>
          </w:p>
          <w:p w:rsidR="00E2587D" w:rsidRDefault="00E2587D" w:rsidP="009F0BCF">
            <w:r>
              <w:t>(.086)</w:t>
            </w:r>
          </w:p>
        </w:tc>
        <w:tc>
          <w:tcPr>
            <w:tcW w:w="1559" w:type="dxa"/>
          </w:tcPr>
          <w:p w:rsidR="00E2587D" w:rsidRDefault="00E2587D" w:rsidP="009F0BCF">
            <w:r>
              <w:t>1.46*</w:t>
            </w:r>
          </w:p>
          <w:p w:rsidR="00E2587D" w:rsidRDefault="00E2587D" w:rsidP="009F0BCF">
            <w:r>
              <w:t>(.084)</w:t>
            </w:r>
          </w:p>
        </w:tc>
        <w:tc>
          <w:tcPr>
            <w:tcW w:w="1418" w:type="dxa"/>
          </w:tcPr>
          <w:p w:rsidR="00E2587D" w:rsidRDefault="00E2587D" w:rsidP="009F0BCF">
            <w:r>
              <w:t>1.37*</w:t>
            </w:r>
          </w:p>
          <w:p w:rsidR="00E2587D" w:rsidRDefault="00E2587D" w:rsidP="009F0BCF">
            <w:r>
              <w:t>(.099)</w:t>
            </w:r>
          </w:p>
        </w:tc>
      </w:tr>
      <w:tr w:rsidR="00E2587D" w:rsidTr="009F0BCF">
        <w:tc>
          <w:tcPr>
            <w:tcW w:w="2455" w:type="dxa"/>
          </w:tcPr>
          <w:p w:rsidR="00E2587D" w:rsidRDefault="00E2587D" w:rsidP="009F0BCF">
            <w:r>
              <w:t>Emergency admission</w:t>
            </w:r>
          </w:p>
        </w:tc>
        <w:tc>
          <w:tcPr>
            <w:tcW w:w="1339" w:type="dxa"/>
          </w:tcPr>
          <w:p w:rsidR="00E2587D" w:rsidRDefault="00E2587D" w:rsidP="009F0BCF"/>
        </w:tc>
        <w:tc>
          <w:tcPr>
            <w:tcW w:w="1559" w:type="dxa"/>
          </w:tcPr>
          <w:p w:rsidR="00E2587D" w:rsidRDefault="00E2587D" w:rsidP="009F0BCF"/>
        </w:tc>
        <w:tc>
          <w:tcPr>
            <w:tcW w:w="1418" w:type="dxa"/>
          </w:tcPr>
          <w:p w:rsidR="00E2587D" w:rsidRDefault="00E2587D" w:rsidP="009F0BCF">
            <w:r>
              <w:t>1.08*</w:t>
            </w:r>
          </w:p>
          <w:p w:rsidR="00E2587D" w:rsidRDefault="00E2587D" w:rsidP="009F0BCF">
            <w:r>
              <w:t>(.239)</w:t>
            </w:r>
          </w:p>
        </w:tc>
      </w:tr>
      <w:tr w:rsidR="00E2587D" w:rsidTr="009F0BCF">
        <w:tc>
          <w:tcPr>
            <w:tcW w:w="2455" w:type="dxa"/>
          </w:tcPr>
          <w:p w:rsidR="00E2587D" w:rsidRDefault="00E2587D" w:rsidP="009F0BCF">
            <w:r>
              <w:t>Age 36-50</w:t>
            </w:r>
          </w:p>
        </w:tc>
        <w:tc>
          <w:tcPr>
            <w:tcW w:w="1339" w:type="dxa"/>
          </w:tcPr>
          <w:p w:rsidR="00E2587D" w:rsidRDefault="00E2587D" w:rsidP="009F0BCF"/>
        </w:tc>
        <w:tc>
          <w:tcPr>
            <w:tcW w:w="1559" w:type="dxa"/>
          </w:tcPr>
          <w:p w:rsidR="00E2587D" w:rsidRDefault="00E2587D" w:rsidP="009F0BCF"/>
        </w:tc>
        <w:tc>
          <w:tcPr>
            <w:tcW w:w="1418" w:type="dxa"/>
          </w:tcPr>
          <w:p w:rsidR="00E2587D" w:rsidRDefault="00E2587D" w:rsidP="009F0BCF">
            <w:r>
              <w:t>.807*</w:t>
            </w:r>
          </w:p>
          <w:p w:rsidR="00E2587D" w:rsidRDefault="00E2587D" w:rsidP="009F0BCF">
            <w:r>
              <w:t>(.129)</w:t>
            </w:r>
          </w:p>
        </w:tc>
      </w:tr>
      <w:tr w:rsidR="00E2587D" w:rsidTr="009F0BCF">
        <w:tc>
          <w:tcPr>
            <w:tcW w:w="2455" w:type="dxa"/>
          </w:tcPr>
          <w:p w:rsidR="00E2587D" w:rsidRDefault="00E2587D" w:rsidP="009F0BCF">
            <w:r>
              <w:t>Age 51-65</w:t>
            </w:r>
          </w:p>
        </w:tc>
        <w:tc>
          <w:tcPr>
            <w:tcW w:w="1339" w:type="dxa"/>
          </w:tcPr>
          <w:p w:rsidR="00E2587D" w:rsidRDefault="00E2587D" w:rsidP="009F0BCF"/>
        </w:tc>
        <w:tc>
          <w:tcPr>
            <w:tcW w:w="1559" w:type="dxa"/>
          </w:tcPr>
          <w:p w:rsidR="00E2587D" w:rsidRDefault="00E2587D" w:rsidP="009F0BCF"/>
        </w:tc>
        <w:tc>
          <w:tcPr>
            <w:tcW w:w="1418" w:type="dxa"/>
          </w:tcPr>
          <w:p w:rsidR="00E2587D" w:rsidRDefault="00E2587D" w:rsidP="009F0BCF">
            <w:r>
              <w:t>.626*</w:t>
            </w:r>
          </w:p>
          <w:p w:rsidR="00E2587D" w:rsidRDefault="00E2587D" w:rsidP="009F0BCF">
            <w:r>
              <w:t>(.043)</w:t>
            </w:r>
          </w:p>
        </w:tc>
      </w:tr>
      <w:tr w:rsidR="00E2587D" w:rsidTr="009F0BCF">
        <w:tc>
          <w:tcPr>
            <w:tcW w:w="2455" w:type="dxa"/>
          </w:tcPr>
          <w:p w:rsidR="00E2587D" w:rsidRDefault="00E2587D" w:rsidP="009F0BCF">
            <w:r>
              <w:t>Age 66-80</w:t>
            </w:r>
          </w:p>
        </w:tc>
        <w:tc>
          <w:tcPr>
            <w:tcW w:w="1339" w:type="dxa"/>
          </w:tcPr>
          <w:p w:rsidR="00E2587D" w:rsidRDefault="00E2587D" w:rsidP="009F0BCF"/>
        </w:tc>
        <w:tc>
          <w:tcPr>
            <w:tcW w:w="1559" w:type="dxa"/>
          </w:tcPr>
          <w:p w:rsidR="00E2587D" w:rsidRDefault="00E2587D" w:rsidP="009F0BCF"/>
        </w:tc>
        <w:tc>
          <w:tcPr>
            <w:tcW w:w="1418" w:type="dxa"/>
          </w:tcPr>
          <w:p w:rsidR="00E2587D" w:rsidRDefault="00E2587D" w:rsidP="009F0BCF">
            <w:r>
              <w:t>.541*</w:t>
            </w:r>
          </w:p>
          <w:p w:rsidR="00E2587D" w:rsidRDefault="00E2587D" w:rsidP="009F0BCF">
            <w:r>
              <w:t>(.027)</w:t>
            </w:r>
          </w:p>
        </w:tc>
      </w:tr>
      <w:tr w:rsidR="00E2587D" w:rsidTr="009F0BCF">
        <w:tc>
          <w:tcPr>
            <w:tcW w:w="2455" w:type="dxa"/>
          </w:tcPr>
          <w:p w:rsidR="00E2587D" w:rsidRDefault="00E2587D" w:rsidP="009F0BCF">
            <w:r>
              <w:t>Log length of stay (days)</w:t>
            </w:r>
          </w:p>
        </w:tc>
        <w:tc>
          <w:tcPr>
            <w:tcW w:w="1339" w:type="dxa"/>
          </w:tcPr>
          <w:p w:rsidR="00E2587D" w:rsidRDefault="00E2587D" w:rsidP="009F0BCF"/>
        </w:tc>
        <w:tc>
          <w:tcPr>
            <w:tcW w:w="1559" w:type="dxa"/>
          </w:tcPr>
          <w:p w:rsidR="00E2587D" w:rsidRDefault="00E2587D" w:rsidP="009F0BCF"/>
        </w:tc>
        <w:tc>
          <w:tcPr>
            <w:tcW w:w="1418" w:type="dxa"/>
          </w:tcPr>
          <w:p w:rsidR="00E2587D" w:rsidRDefault="00E2587D" w:rsidP="009F0BCF">
            <w:r>
              <w:t>1.00</w:t>
            </w:r>
          </w:p>
          <w:p w:rsidR="00E2587D" w:rsidRDefault="00E2587D" w:rsidP="009F0BCF">
            <w:r>
              <w:t>(1.82)</w:t>
            </w:r>
          </w:p>
        </w:tc>
      </w:tr>
      <w:tr w:rsidR="00E2587D" w:rsidTr="009F0BCF">
        <w:tc>
          <w:tcPr>
            <w:tcW w:w="2455" w:type="dxa"/>
            <w:tcBorders>
              <w:bottom w:val="single" w:sz="4" w:space="0" w:color="auto"/>
            </w:tcBorders>
          </w:tcPr>
          <w:p w:rsidR="00E2587D" w:rsidRDefault="00E2587D" w:rsidP="009F0BCF">
            <w:r>
              <w:t>Male</w:t>
            </w:r>
          </w:p>
        </w:tc>
        <w:tc>
          <w:tcPr>
            <w:tcW w:w="1339" w:type="dxa"/>
            <w:tcBorders>
              <w:bottom w:val="single" w:sz="4" w:space="0" w:color="auto"/>
            </w:tcBorders>
          </w:tcPr>
          <w:p w:rsidR="00E2587D" w:rsidRDefault="00E2587D" w:rsidP="009F0BCF"/>
        </w:tc>
        <w:tc>
          <w:tcPr>
            <w:tcW w:w="1559" w:type="dxa"/>
            <w:tcBorders>
              <w:bottom w:val="single" w:sz="4" w:space="0" w:color="auto"/>
            </w:tcBorders>
          </w:tcPr>
          <w:p w:rsidR="00E2587D" w:rsidRDefault="00E2587D" w:rsidP="009F0BCF"/>
        </w:tc>
        <w:tc>
          <w:tcPr>
            <w:tcW w:w="1418" w:type="dxa"/>
            <w:tcBorders>
              <w:bottom w:val="single" w:sz="4" w:space="0" w:color="auto"/>
            </w:tcBorders>
          </w:tcPr>
          <w:p w:rsidR="00E2587D" w:rsidRDefault="00E2587D" w:rsidP="009F0BCF">
            <w:r>
              <w:t>1.03</w:t>
            </w:r>
          </w:p>
          <w:p w:rsidR="00E2587D" w:rsidRDefault="00E2587D" w:rsidP="009F0BCF">
            <w:r>
              <w:t>(.525)</w:t>
            </w:r>
          </w:p>
        </w:tc>
      </w:tr>
    </w:tbl>
    <w:p w:rsidR="00E2587D" w:rsidRDefault="00E2587D" w:rsidP="00E2587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55"/>
        <w:gridCol w:w="1339"/>
        <w:gridCol w:w="1559"/>
        <w:gridCol w:w="1418"/>
      </w:tblGrid>
      <w:tr w:rsidR="00E2587D" w:rsidTr="009F0BCF">
        <w:tc>
          <w:tcPr>
            <w:tcW w:w="2455" w:type="dxa"/>
            <w:tcBorders>
              <w:top w:val="single" w:sz="4" w:space="0" w:color="auto"/>
            </w:tcBorders>
          </w:tcPr>
          <w:p w:rsidR="00E2587D" w:rsidRDefault="00E2587D" w:rsidP="009F0BCF">
            <w:r>
              <w:t>SD of intercept</w:t>
            </w:r>
          </w:p>
        </w:tc>
        <w:tc>
          <w:tcPr>
            <w:tcW w:w="1339" w:type="dxa"/>
            <w:tcBorders>
              <w:top w:val="single" w:sz="4" w:space="0" w:color="auto"/>
            </w:tcBorders>
          </w:tcPr>
          <w:p w:rsidR="00E2587D" w:rsidRDefault="00E2587D" w:rsidP="009F0BCF">
            <w:r>
              <w:t>.773</w:t>
            </w:r>
          </w:p>
        </w:tc>
        <w:tc>
          <w:tcPr>
            <w:tcW w:w="1559" w:type="dxa"/>
            <w:tcBorders>
              <w:top w:val="single" w:sz="4" w:space="0" w:color="auto"/>
            </w:tcBorders>
          </w:tcPr>
          <w:p w:rsidR="00E2587D" w:rsidRDefault="00E2587D" w:rsidP="009F0BCF">
            <w:r>
              <w:t>.389</w:t>
            </w:r>
          </w:p>
        </w:tc>
        <w:tc>
          <w:tcPr>
            <w:tcW w:w="1418" w:type="dxa"/>
            <w:tcBorders>
              <w:top w:val="single" w:sz="4" w:space="0" w:color="auto"/>
            </w:tcBorders>
          </w:tcPr>
          <w:p w:rsidR="00E2587D" w:rsidRDefault="00E2587D" w:rsidP="009F0BCF">
            <w:r>
              <w:t>.379</w:t>
            </w:r>
          </w:p>
        </w:tc>
      </w:tr>
      <w:tr w:rsidR="00E2587D" w:rsidTr="009F0BCF">
        <w:tc>
          <w:tcPr>
            <w:tcW w:w="2455" w:type="dxa"/>
          </w:tcPr>
          <w:p w:rsidR="00E2587D" w:rsidRDefault="00E2587D" w:rsidP="009F0BCF">
            <w:r>
              <w:t>N</w:t>
            </w:r>
          </w:p>
        </w:tc>
        <w:tc>
          <w:tcPr>
            <w:tcW w:w="1339" w:type="dxa"/>
          </w:tcPr>
          <w:p w:rsidR="00E2587D" w:rsidRDefault="00E2587D" w:rsidP="009F0BCF">
            <w:r>
              <w:t>67028</w:t>
            </w:r>
          </w:p>
        </w:tc>
        <w:tc>
          <w:tcPr>
            <w:tcW w:w="1559" w:type="dxa"/>
          </w:tcPr>
          <w:p w:rsidR="00E2587D" w:rsidRDefault="00E2587D" w:rsidP="009F0BCF">
            <w:r>
              <w:t>66671</w:t>
            </w:r>
          </w:p>
        </w:tc>
        <w:tc>
          <w:tcPr>
            <w:tcW w:w="1418" w:type="dxa"/>
          </w:tcPr>
          <w:p w:rsidR="00E2587D" w:rsidRDefault="00E2587D" w:rsidP="009F0BCF">
            <w:r>
              <w:t>64512</w:t>
            </w:r>
          </w:p>
        </w:tc>
      </w:tr>
      <w:tr w:rsidR="00E2587D" w:rsidTr="009F0BCF">
        <w:tc>
          <w:tcPr>
            <w:tcW w:w="2455" w:type="dxa"/>
            <w:tcBorders>
              <w:bottom w:val="single" w:sz="4" w:space="0" w:color="auto"/>
            </w:tcBorders>
          </w:tcPr>
          <w:p w:rsidR="00E2587D" w:rsidRDefault="00E2587D" w:rsidP="009F0BCF">
            <w:r>
              <w:t>Log likelihood</w:t>
            </w:r>
          </w:p>
        </w:tc>
        <w:tc>
          <w:tcPr>
            <w:tcW w:w="1339" w:type="dxa"/>
            <w:tcBorders>
              <w:bottom w:val="single" w:sz="4" w:space="0" w:color="auto"/>
            </w:tcBorders>
          </w:tcPr>
          <w:p w:rsidR="00E2587D" w:rsidRDefault="00E2587D" w:rsidP="009F0BCF">
            <w:r>
              <w:t>-44032</w:t>
            </w:r>
          </w:p>
        </w:tc>
        <w:tc>
          <w:tcPr>
            <w:tcW w:w="1559" w:type="dxa"/>
            <w:tcBorders>
              <w:bottom w:val="single" w:sz="4" w:space="0" w:color="auto"/>
            </w:tcBorders>
          </w:tcPr>
          <w:p w:rsidR="00E2587D" w:rsidRDefault="00E2587D" w:rsidP="009F0BCF">
            <w:r>
              <w:t>-42872</w:t>
            </w:r>
          </w:p>
        </w:tc>
        <w:tc>
          <w:tcPr>
            <w:tcW w:w="1418" w:type="dxa"/>
            <w:tcBorders>
              <w:bottom w:val="single" w:sz="4" w:space="0" w:color="auto"/>
            </w:tcBorders>
          </w:tcPr>
          <w:p w:rsidR="00E2587D" w:rsidRDefault="00E2587D" w:rsidP="009F0BCF">
            <w:r>
              <w:t>-41125</w:t>
            </w:r>
          </w:p>
        </w:tc>
      </w:tr>
    </w:tbl>
    <w:p w:rsidR="00E2587D" w:rsidRDefault="00E2587D" w:rsidP="00E2587D"/>
    <w:p w:rsidR="00E2587D" w:rsidRDefault="00E2587D" w:rsidP="00E2587D">
      <w:pPr>
        <w:pStyle w:val="Caption"/>
        <w:keepNext/>
      </w:pPr>
      <w:bookmarkStart w:id="8" w:name="_Ref322029671"/>
      <w:r>
        <w:t xml:space="preserve">Table </w:t>
      </w:r>
      <w:fldSimple w:instr=" SEQ Table \* ARABIC ">
        <w:r>
          <w:rPr>
            <w:noProof/>
          </w:rPr>
          <w:t>7</w:t>
        </w:r>
      </w:fldSimple>
      <w:bookmarkEnd w:id="8"/>
      <w:r>
        <w:t xml:space="preserve"> </w:t>
      </w:r>
      <w:proofErr w:type="gramStart"/>
      <w:r w:rsidRPr="00602EE9">
        <w:t>Using</w:t>
      </w:r>
      <w:proofErr w:type="gramEnd"/>
      <w:r w:rsidRPr="00602EE9">
        <w:t xml:space="preserve"> middle column of Table 6, predicted probabilities of being a late responder for different levels of overall satisfaction with ca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1843"/>
        <w:gridCol w:w="1559"/>
      </w:tblGrid>
      <w:tr w:rsidR="00E2587D" w:rsidTr="009F0BCF">
        <w:tc>
          <w:tcPr>
            <w:tcW w:w="1242" w:type="dxa"/>
            <w:tcBorders>
              <w:top w:val="single" w:sz="4" w:space="0" w:color="auto"/>
              <w:bottom w:val="single" w:sz="4" w:space="0" w:color="auto"/>
            </w:tcBorders>
          </w:tcPr>
          <w:p w:rsidR="00E2587D" w:rsidRDefault="00E2587D" w:rsidP="009F0BCF">
            <w:r>
              <w:t>Excellent</w:t>
            </w:r>
          </w:p>
        </w:tc>
        <w:tc>
          <w:tcPr>
            <w:tcW w:w="1843" w:type="dxa"/>
            <w:tcBorders>
              <w:top w:val="single" w:sz="4" w:space="0" w:color="auto"/>
              <w:bottom w:val="single" w:sz="4" w:space="0" w:color="auto"/>
            </w:tcBorders>
          </w:tcPr>
          <w:p w:rsidR="00E2587D" w:rsidRDefault="00E2587D" w:rsidP="009F0BCF">
            <w:r>
              <w:t>Very Good</w:t>
            </w:r>
          </w:p>
        </w:tc>
        <w:tc>
          <w:tcPr>
            <w:tcW w:w="1559" w:type="dxa"/>
            <w:tcBorders>
              <w:top w:val="single" w:sz="4" w:space="0" w:color="auto"/>
              <w:bottom w:val="single" w:sz="4" w:space="0" w:color="auto"/>
            </w:tcBorders>
          </w:tcPr>
          <w:p w:rsidR="00E2587D" w:rsidRDefault="00E2587D" w:rsidP="009F0BCF">
            <w:r>
              <w:t>Other</w:t>
            </w:r>
          </w:p>
        </w:tc>
      </w:tr>
      <w:tr w:rsidR="00E2587D" w:rsidTr="009F0BCF">
        <w:tc>
          <w:tcPr>
            <w:tcW w:w="1242" w:type="dxa"/>
            <w:tcBorders>
              <w:top w:val="single" w:sz="4" w:space="0" w:color="auto"/>
              <w:bottom w:val="single" w:sz="4" w:space="0" w:color="auto"/>
            </w:tcBorders>
          </w:tcPr>
          <w:p w:rsidR="00E2587D" w:rsidRDefault="00E2587D" w:rsidP="009F0BCF">
            <w:r>
              <w:t>.333</w:t>
            </w:r>
          </w:p>
        </w:tc>
        <w:tc>
          <w:tcPr>
            <w:tcW w:w="1843" w:type="dxa"/>
            <w:tcBorders>
              <w:top w:val="single" w:sz="4" w:space="0" w:color="auto"/>
              <w:bottom w:val="single" w:sz="4" w:space="0" w:color="auto"/>
            </w:tcBorders>
          </w:tcPr>
          <w:p w:rsidR="00E2587D" w:rsidRDefault="00E2587D" w:rsidP="009F0BCF">
            <w:r>
              <w:t>.377</w:t>
            </w:r>
          </w:p>
        </w:tc>
        <w:tc>
          <w:tcPr>
            <w:tcW w:w="1559" w:type="dxa"/>
            <w:tcBorders>
              <w:top w:val="single" w:sz="4" w:space="0" w:color="auto"/>
              <w:bottom w:val="single" w:sz="4" w:space="0" w:color="auto"/>
            </w:tcBorders>
          </w:tcPr>
          <w:p w:rsidR="00E2587D" w:rsidRDefault="00E2587D" w:rsidP="009F0BCF">
            <w:r>
              <w:t>.422</w:t>
            </w:r>
          </w:p>
        </w:tc>
      </w:tr>
    </w:tbl>
    <w:p w:rsidR="00E2587D" w:rsidRDefault="00E2587D" w:rsidP="00E2587D"/>
    <w:p w:rsidR="00E2587D" w:rsidRPr="00E2587D" w:rsidRDefault="00E2587D" w:rsidP="00E2587D"/>
    <w:sectPr w:rsidR="00E2587D" w:rsidRPr="00E2587D" w:rsidSect="00D07C9B">
      <w:footerReference w:type="default" r:id="rId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4CDA" w:rsidRDefault="00424CDA" w:rsidP="00634B03">
      <w:pPr>
        <w:spacing w:after="0" w:line="240" w:lineRule="auto"/>
      </w:pPr>
      <w:r>
        <w:separator/>
      </w:r>
    </w:p>
  </w:endnote>
  <w:endnote w:type="continuationSeparator" w:id="0">
    <w:p w:rsidR="00424CDA" w:rsidRDefault="00424CDA" w:rsidP="00634B0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041396"/>
      <w:docPartObj>
        <w:docPartGallery w:val="Page Numbers (Bottom of Page)"/>
        <w:docPartUnique/>
      </w:docPartObj>
    </w:sdtPr>
    <w:sdtContent>
      <w:p w:rsidR="000302B8" w:rsidRDefault="000302B8">
        <w:pPr>
          <w:pStyle w:val="Footer"/>
          <w:jc w:val="center"/>
        </w:pPr>
        <w:fldSimple w:instr=" PAGE   \* MERGEFORMAT ">
          <w:r w:rsidR="00EF54E2">
            <w:rPr>
              <w:noProof/>
            </w:rPr>
            <w:t>2</w:t>
          </w:r>
        </w:fldSimple>
      </w:p>
    </w:sdtContent>
  </w:sdt>
  <w:p w:rsidR="000302B8" w:rsidRDefault="000302B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4CDA" w:rsidRDefault="00424CDA" w:rsidP="00634B03">
      <w:pPr>
        <w:spacing w:after="0" w:line="240" w:lineRule="auto"/>
      </w:pPr>
      <w:r>
        <w:separator/>
      </w:r>
    </w:p>
  </w:footnote>
  <w:footnote w:type="continuationSeparator" w:id="0">
    <w:p w:rsidR="00424CDA" w:rsidRDefault="00424CDA" w:rsidP="00634B03">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24B0E"/>
    <w:rsid w:val="000023C6"/>
    <w:rsid w:val="00002430"/>
    <w:rsid w:val="00006392"/>
    <w:rsid w:val="00013987"/>
    <w:rsid w:val="00015E03"/>
    <w:rsid w:val="000302B8"/>
    <w:rsid w:val="0003150A"/>
    <w:rsid w:val="00031E68"/>
    <w:rsid w:val="00033FF7"/>
    <w:rsid w:val="00037C74"/>
    <w:rsid w:val="00040C87"/>
    <w:rsid w:val="000452DA"/>
    <w:rsid w:val="0005103A"/>
    <w:rsid w:val="0005295D"/>
    <w:rsid w:val="0006208E"/>
    <w:rsid w:val="000744EA"/>
    <w:rsid w:val="000755D4"/>
    <w:rsid w:val="000774EB"/>
    <w:rsid w:val="00083188"/>
    <w:rsid w:val="00090B80"/>
    <w:rsid w:val="000A26D8"/>
    <w:rsid w:val="000A2864"/>
    <w:rsid w:val="000B5BC9"/>
    <w:rsid w:val="000B6D52"/>
    <w:rsid w:val="000C0907"/>
    <w:rsid w:val="000C0FC5"/>
    <w:rsid w:val="000D1A88"/>
    <w:rsid w:val="000D455A"/>
    <w:rsid w:val="000D516A"/>
    <w:rsid w:val="000D7FED"/>
    <w:rsid w:val="000E5413"/>
    <w:rsid w:val="000E6654"/>
    <w:rsid w:val="000F753A"/>
    <w:rsid w:val="000F7F44"/>
    <w:rsid w:val="001013E3"/>
    <w:rsid w:val="00110A9F"/>
    <w:rsid w:val="00113C5A"/>
    <w:rsid w:val="00114D7C"/>
    <w:rsid w:val="00127746"/>
    <w:rsid w:val="00136623"/>
    <w:rsid w:val="001409AD"/>
    <w:rsid w:val="00143B94"/>
    <w:rsid w:val="001627AA"/>
    <w:rsid w:val="001633DE"/>
    <w:rsid w:val="00164A0E"/>
    <w:rsid w:val="00167350"/>
    <w:rsid w:val="001745F5"/>
    <w:rsid w:val="00176708"/>
    <w:rsid w:val="001819B8"/>
    <w:rsid w:val="001B04AE"/>
    <w:rsid w:val="001B31D1"/>
    <w:rsid w:val="001B4364"/>
    <w:rsid w:val="001B51FA"/>
    <w:rsid w:val="001B717F"/>
    <w:rsid w:val="001C378B"/>
    <w:rsid w:val="001D090B"/>
    <w:rsid w:val="001D7597"/>
    <w:rsid w:val="001E7989"/>
    <w:rsid w:val="001F30D4"/>
    <w:rsid w:val="0020356E"/>
    <w:rsid w:val="00203A2B"/>
    <w:rsid w:val="00211BB7"/>
    <w:rsid w:val="00222338"/>
    <w:rsid w:val="00237EAA"/>
    <w:rsid w:val="00246CD4"/>
    <w:rsid w:val="00252190"/>
    <w:rsid w:val="00277490"/>
    <w:rsid w:val="00295503"/>
    <w:rsid w:val="002974C7"/>
    <w:rsid w:val="002A026F"/>
    <w:rsid w:val="002A63A6"/>
    <w:rsid w:val="002B5506"/>
    <w:rsid w:val="002E016F"/>
    <w:rsid w:val="002F2765"/>
    <w:rsid w:val="002F620F"/>
    <w:rsid w:val="0030422B"/>
    <w:rsid w:val="003047DE"/>
    <w:rsid w:val="003051B4"/>
    <w:rsid w:val="003112BF"/>
    <w:rsid w:val="0032097B"/>
    <w:rsid w:val="0032670E"/>
    <w:rsid w:val="003320B9"/>
    <w:rsid w:val="00334CF8"/>
    <w:rsid w:val="00344391"/>
    <w:rsid w:val="00352A28"/>
    <w:rsid w:val="003565CF"/>
    <w:rsid w:val="0036128C"/>
    <w:rsid w:val="00374644"/>
    <w:rsid w:val="00374DD6"/>
    <w:rsid w:val="0038072C"/>
    <w:rsid w:val="00384E6C"/>
    <w:rsid w:val="003B123C"/>
    <w:rsid w:val="003B206C"/>
    <w:rsid w:val="003B3268"/>
    <w:rsid w:val="003C300B"/>
    <w:rsid w:val="003F24F0"/>
    <w:rsid w:val="003F7E23"/>
    <w:rsid w:val="00411653"/>
    <w:rsid w:val="00416554"/>
    <w:rsid w:val="00424CDA"/>
    <w:rsid w:val="00443B70"/>
    <w:rsid w:val="004511C3"/>
    <w:rsid w:val="00462FA1"/>
    <w:rsid w:val="0047520D"/>
    <w:rsid w:val="004755C2"/>
    <w:rsid w:val="00477E53"/>
    <w:rsid w:val="00483778"/>
    <w:rsid w:val="00491E89"/>
    <w:rsid w:val="004A6011"/>
    <w:rsid w:val="004A69CA"/>
    <w:rsid w:val="004D227D"/>
    <w:rsid w:val="004E5BC0"/>
    <w:rsid w:val="004F0657"/>
    <w:rsid w:val="004F394A"/>
    <w:rsid w:val="00500148"/>
    <w:rsid w:val="00500EAB"/>
    <w:rsid w:val="00531C30"/>
    <w:rsid w:val="00553EFB"/>
    <w:rsid w:val="0056371B"/>
    <w:rsid w:val="00563925"/>
    <w:rsid w:val="00576D68"/>
    <w:rsid w:val="005843BB"/>
    <w:rsid w:val="00586C34"/>
    <w:rsid w:val="00586D6F"/>
    <w:rsid w:val="005A4C85"/>
    <w:rsid w:val="005B1D3C"/>
    <w:rsid w:val="005B5845"/>
    <w:rsid w:val="005C0946"/>
    <w:rsid w:val="005C0AA1"/>
    <w:rsid w:val="005C4C1A"/>
    <w:rsid w:val="005C62DD"/>
    <w:rsid w:val="005D14CA"/>
    <w:rsid w:val="005D6767"/>
    <w:rsid w:val="005D79A0"/>
    <w:rsid w:val="005E48AA"/>
    <w:rsid w:val="005F269E"/>
    <w:rsid w:val="00604D9E"/>
    <w:rsid w:val="00607217"/>
    <w:rsid w:val="00610222"/>
    <w:rsid w:val="006301C2"/>
    <w:rsid w:val="00634B03"/>
    <w:rsid w:val="00655AC0"/>
    <w:rsid w:val="00657ACB"/>
    <w:rsid w:val="006A677C"/>
    <w:rsid w:val="006C6A00"/>
    <w:rsid w:val="006D0912"/>
    <w:rsid w:val="006D0D31"/>
    <w:rsid w:val="006D1102"/>
    <w:rsid w:val="006D13EE"/>
    <w:rsid w:val="006D3D37"/>
    <w:rsid w:val="006D47FF"/>
    <w:rsid w:val="006F03F6"/>
    <w:rsid w:val="006F39DA"/>
    <w:rsid w:val="007006EF"/>
    <w:rsid w:val="00701FF4"/>
    <w:rsid w:val="007029AF"/>
    <w:rsid w:val="007036E4"/>
    <w:rsid w:val="0072334F"/>
    <w:rsid w:val="00723EAF"/>
    <w:rsid w:val="00731100"/>
    <w:rsid w:val="00732630"/>
    <w:rsid w:val="00742D5B"/>
    <w:rsid w:val="00747EB6"/>
    <w:rsid w:val="0075364F"/>
    <w:rsid w:val="007536FD"/>
    <w:rsid w:val="00757FC7"/>
    <w:rsid w:val="00762ADC"/>
    <w:rsid w:val="00786C34"/>
    <w:rsid w:val="00790EC3"/>
    <w:rsid w:val="007A33C4"/>
    <w:rsid w:val="007C4FB0"/>
    <w:rsid w:val="007D219A"/>
    <w:rsid w:val="007D43FA"/>
    <w:rsid w:val="007E1BD3"/>
    <w:rsid w:val="007E2111"/>
    <w:rsid w:val="007E26C1"/>
    <w:rsid w:val="007E4CD5"/>
    <w:rsid w:val="008176A3"/>
    <w:rsid w:val="00817F8B"/>
    <w:rsid w:val="008214A7"/>
    <w:rsid w:val="0082291D"/>
    <w:rsid w:val="00823102"/>
    <w:rsid w:val="00837B2F"/>
    <w:rsid w:val="00840222"/>
    <w:rsid w:val="0084401C"/>
    <w:rsid w:val="00847038"/>
    <w:rsid w:val="0085111F"/>
    <w:rsid w:val="00861AFD"/>
    <w:rsid w:val="008633CE"/>
    <w:rsid w:val="00890682"/>
    <w:rsid w:val="008A52C0"/>
    <w:rsid w:val="008A62CA"/>
    <w:rsid w:val="008B432C"/>
    <w:rsid w:val="008B53E9"/>
    <w:rsid w:val="008F0195"/>
    <w:rsid w:val="008F18CB"/>
    <w:rsid w:val="008F272B"/>
    <w:rsid w:val="00911086"/>
    <w:rsid w:val="00917FE4"/>
    <w:rsid w:val="00925B5D"/>
    <w:rsid w:val="00927233"/>
    <w:rsid w:val="009311BC"/>
    <w:rsid w:val="00934994"/>
    <w:rsid w:val="00934DF7"/>
    <w:rsid w:val="009359D6"/>
    <w:rsid w:val="00942A17"/>
    <w:rsid w:val="009461F3"/>
    <w:rsid w:val="00954A91"/>
    <w:rsid w:val="00973A39"/>
    <w:rsid w:val="00981DC3"/>
    <w:rsid w:val="009A48D2"/>
    <w:rsid w:val="009A4F8D"/>
    <w:rsid w:val="009A5CBE"/>
    <w:rsid w:val="009B1ED5"/>
    <w:rsid w:val="009B5453"/>
    <w:rsid w:val="009C36AA"/>
    <w:rsid w:val="009D7E3C"/>
    <w:rsid w:val="009E3116"/>
    <w:rsid w:val="009E692C"/>
    <w:rsid w:val="009E700B"/>
    <w:rsid w:val="009F11AE"/>
    <w:rsid w:val="00A0702C"/>
    <w:rsid w:val="00A1551C"/>
    <w:rsid w:val="00A20A8D"/>
    <w:rsid w:val="00A24B0E"/>
    <w:rsid w:val="00A30652"/>
    <w:rsid w:val="00A314CB"/>
    <w:rsid w:val="00A37A81"/>
    <w:rsid w:val="00A70997"/>
    <w:rsid w:val="00A710EB"/>
    <w:rsid w:val="00A825B8"/>
    <w:rsid w:val="00A8369F"/>
    <w:rsid w:val="00A83ABD"/>
    <w:rsid w:val="00A85E66"/>
    <w:rsid w:val="00A93DF8"/>
    <w:rsid w:val="00A94534"/>
    <w:rsid w:val="00AA0813"/>
    <w:rsid w:val="00AA23BF"/>
    <w:rsid w:val="00AA71E1"/>
    <w:rsid w:val="00AB269C"/>
    <w:rsid w:val="00AB76F9"/>
    <w:rsid w:val="00AC0F45"/>
    <w:rsid w:val="00AD2CDD"/>
    <w:rsid w:val="00AF0B7C"/>
    <w:rsid w:val="00AF4AEE"/>
    <w:rsid w:val="00B00B24"/>
    <w:rsid w:val="00B13E90"/>
    <w:rsid w:val="00B16CCA"/>
    <w:rsid w:val="00B318BF"/>
    <w:rsid w:val="00B31CF3"/>
    <w:rsid w:val="00B37B83"/>
    <w:rsid w:val="00B65A4F"/>
    <w:rsid w:val="00B7581A"/>
    <w:rsid w:val="00B85312"/>
    <w:rsid w:val="00B93470"/>
    <w:rsid w:val="00BA4A8B"/>
    <w:rsid w:val="00BB2F8E"/>
    <w:rsid w:val="00BB3613"/>
    <w:rsid w:val="00BB40AB"/>
    <w:rsid w:val="00BB62E6"/>
    <w:rsid w:val="00BB6B83"/>
    <w:rsid w:val="00BC0A51"/>
    <w:rsid w:val="00BD6656"/>
    <w:rsid w:val="00BE7390"/>
    <w:rsid w:val="00BE7392"/>
    <w:rsid w:val="00BF1399"/>
    <w:rsid w:val="00BF32B5"/>
    <w:rsid w:val="00BF5A92"/>
    <w:rsid w:val="00C02974"/>
    <w:rsid w:val="00C12BF7"/>
    <w:rsid w:val="00C21CDD"/>
    <w:rsid w:val="00C327CA"/>
    <w:rsid w:val="00C36865"/>
    <w:rsid w:val="00C445CF"/>
    <w:rsid w:val="00C474D5"/>
    <w:rsid w:val="00C50188"/>
    <w:rsid w:val="00C51162"/>
    <w:rsid w:val="00C636D3"/>
    <w:rsid w:val="00C906F2"/>
    <w:rsid w:val="00C91B6D"/>
    <w:rsid w:val="00C92ACA"/>
    <w:rsid w:val="00CA10FE"/>
    <w:rsid w:val="00CA402F"/>
    <w:rsid w:val="00CB6F69"/>
    <w:rsid w:val="00CD369C"/>
    <w:rsid w:val="00CD58FB"/>
    <w:rsid w:val="00CD6865"/>
    <w:rsid w:val="00CE08E0"/>
    <w:rsid w:val="00CE7130"/>
    <w:rsid w:val="00D07C9B"/>
    <w:rsid w:val="00D22CBB"/>
    <w:rsid w:val="00D27444"/>
    <w:rsid w:val="00D30228"/>
    <w:rsid w:val="00D35A37"/>
    <w:rsid w:val="00D43558"/>
    <w:rsid w:val="00D5779D"/>
    <w:rsid w:val="00D6094D"/>
    <w:rsid w:val="00D66918"/>
    <w:rsid w:val="00D71429"/>
    <w:rsid w:val="00D8583A"/>
    <w:rsid w:val="00D86FAB"/>
    <w:rsid w:val="00DA3A8F"/>
    <w:rsid w:val="00DA4085"/>
    <w:rsid w:val="00DB2F6A"/>
    <w:rsid w:val="00DC3BE3"/>
    <w:rsid w:val="00DD72DF"/>
    <w:rsid w:val="00DD76C3"/>
    <w:rsid w:val="00DF7476"/>
    <w:rsid w:val="00E01352"/>
    <w:rsid w:val="00E171C8"/>
    <w:rsid w:val="00E22FD2"/>
    <w:rsid w:val="00E2587D"/>
    <w:rsid w:val="00E274D1"/>
    <w:rsid w:val="00E45CC9"/>
    <w:rsid w:val="00E53F40"/>
    <w:rsid w:val="00E65BAE"/>
    <w:rsid w:val="00E665D7"/>
    <w:rsid w:val="00E67882"/>
    <w:rsid w:val="00E71479"/>
    <w:rsid w:val="00E74C95"/>
    <w:rsid w:val="00E76DD7"/>
    <w:rsid w:val="00E77A8A"/>
    <w:rsid w:val="00E97AA1"/>
    <w:rsid w:val="00EB24EE"/>
    <w:rsid w:val="00EC3269"/>
    <w:rsid w:val="00EE1173"/>
    <w:rsid w:val="00EE7A80"/>
    <w:rsid w:val="00EF54E2"/>
    <w:rsid w:val="00F0580D"/>
    <w:rsid w:val="00F1360E"/>
    <w:rsid w:val="00F1558C"/>
    <w:rsid w:val="00F43D7E"/>
    <w:rsid w:val="00F465DC"/>
    <w:rsid w:val="00F508FC"/>
    <w:rsid w:val="00F51B89"/>
    <w:rsid w:val="00F53936"/>
    <w:rsid w:val="00F54751"/>
    <w:rsid w:val="00F556BA"/>
    <w:rsid w:val="00F653FF"/>
    <w:rsid w:val="00F66FCC"/>
    <w:rsid w:val="00F733E7"/>
    <w:rsid w:val="00F85516"/>
    <w:rsid w:val="00F9230A"/>
    <w:rsid w:val="00F97E7D"/>
    <w:rsid w:val="00FA5966"/>
    <w:rsid w:val="00FB4929"/>
    <w:rsid w:val="00FD141F"/>
    <w:rsid w:val="00FE0690"/>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7C9B"/>
  </w:style>
  <w:style w:type="paragraph" w:styleId="Heading1">
    <w:name w:val="heading 1"/>
    <w:basedOn w:val="Normal"/>
    <w:next w:val="Normal"/>
    <w:link w:val="Heading1Char"/>
    <w:uiPriority w:val="9"/>
    <w:qFormat/>
    <w:rsid w:val="00837B2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A62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91E8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E89"/>
    <w:rPr>
      <w:rFonts w:ascii="Tahoma" w:hAnsi="Tahoma" w:cs="Tahoma"/>
      <w:sz w:val="16"/>
      <w:szCs w:val="16"/>
    </w:rPr>
  </w:style>
  <w:style w:type="paragraph" w:styleId="HTMLPreformatted">
    <w:name w:val="HTML Preformatted"/>
    <w:basedOn w:val="Normal"/>
    <w:link w:val="HTMLPreformattedChar"/>
    <w:uiPriority w:val="99"/>
    <w:unhideWhenUsed/>
    <w:rsid w:val="005A4C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A4C85"/>
    <w:rPr>
      <w:rFonts w:ascii="Courier New" w:eastAsia="Times New Roman" w:hAnsi="Courier New" w:cs="Courier New"/>
      <w:sz w:val="20"/>
      <w:szCs w:val="20"/>
      <w:lang w:eastAsia="en-GB"/>
    </w:rPr>
  </w:style>
  <w:style w:type="paragraph" w:styleId="Caption">
    <w:name w:val="caption"/>
    <w:basedOn w:val="Normal"/>
    <w:next w:val="Normal"/>
    <w:uiPriority w:val="35"/>
    <w:unhideWhenUsed/>
    <w:qFormat/>
    <w:rsid w:val="00C91B6D"/>
    <w:pPr>
      <w:spacing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837B2F"/>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634B03"/>
    <w:pPr>
      <w:spacing w:after="0" w:line="240" w:lineRule="auto"/>
    </w:pPr>
    <w:rPr>
      <w:rFonts w:ascii="Calibri" w:eastAsia="Calibri" w:hAnsi="Calibri" w:cs="Times New Roman"/>
    </w:rPr>
  </w:style>
  <w:style w:type="character" w:styleId="FootnoteReference">
    <w:name w:val="footnote reference"/>
    <w:basedOn w:val="DefaultParagraphFont"/>
    <w:uiPriority w:val="99"/>
    <w:semiHidden/>
    <w:unhideWhenUsed/>
    <w:rsid w:val="00634B03"/>
    <w:rPr>
      <w:vertAlign w:val="superscript"/>
    </w:rPr>
  </w:style>
  <w:style w:type="paragraph" w:styleId="FootnoteText">
    <w:name w:val="footnote text"/>
    <w:basedOn w:val="Normal"/>
    <w:link w:val="FootnoteTextChar"/>
    <w:uiPriority w:val="99"/>
    <w:semiHidden/>
    <w:unhideWhenUsed/>
    <w:rsid w:val="00634B0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34B03"/>
    <w:rPr>
      <w:sz w:val="20"/>
      <w:szCs w:val="20"/>
    </w:rPr>
  </w:style>
  <w:style w:type="paragraph" w:styleId="Title">
    <w:name w:val="Title"/>
    <w:basedOn w:val="Normal"/>
    <w:next w:val="Normal"/>
    <w:link w:val="TitleChar"/>
    <w:uiPriority w:val="10"/>
    <w:qFormat/>
    <w:rsid w:val="009E69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E692C"/>
    <w:rPr>
      <w:rFonts w:asciiTheme="majorHAnsi" w:eastAsiaTheme="majorEastAsia" w:hAnsiTheme="majorHAnsi" w:cstheme="majorBidi"/>
      <w:color w:val="17365D" w:themeColor="text2" w:themeShade="BF"/>
      <w:spacing w:val="5"/>
      <w:kern w:val="28"/>
      <w:sz w:val="52"/>
      <w:szCs w:val="52"/>
    </w:rPr>
  </w:style>
  <w:style w:type="paragraph" w:styleId="Header">
    <w:name w:val="header"/>
    <w:basedOn w:val="Normal"/>
    <w:link w:val="HeaderChar"/>
    <w:uiPriority w:val="99"/>
    <w:semiHidden/>
    <w:unhideWhenUsed/>
    <w:rsid w:val="009A48D2"/>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9A48D2"/>
  </w:style>
  <w:style w:type="paragraph" w:styleId="Footer">
    <w:name w:val="footer"/>
    <w:basedOn w:val="Normal"/>
    <w:link w:val="FooterChar"/>
    <w:uiPriority w:val="99"/>
    <w:unhideWhenUsed/>
    <w:rsid w:val="009A48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48D2"/>
  </w:style>
  <w:style w:type="character" w:styleId="CommentReference">
    <w:name w:val="annotation reference"/>
    <w:basedOn w:val="DefaultParagraphFont"/>
    <w:uiPriority w:val="99"/>
    <w:semiHidden/>
    <w:unhideWhenUsed/>
    <w:rsid w:val="009359D6"/>
    <w:rPr>
      <w:sz w:val="16"/>
      <w:szCs w:val="16"/>
    </w:rPr>
  </w:style>
  <w:style w:type="paragraph" w:styleId="CommentText">
    <w:name w:val="annotation text"/>
    <w:basedOn w:val="Normal"/>
    <w:link w:val="CommentTextChar"/>
    <w:uiPriority w:val="99"/>
    <w:semiHidden/>
    <w:unhideWhenUsed/>
    <w:rsid w:val="009359D6"/>
    <w:pPr>
      <w:spacing w:line="240" w:lineRule="auto"/>
    </w:pPr>
    <w:rPr>
      <w:sz w:val="20"/>
      <w:szCs w:val="20"/>
    </w:rPr>
  </w:style>
  <w:style w:type="character" w:customStyle="1" w:styleId="CommentTextChar">
    <w:name w:val="Comment Text Char"/>
    <w:basedOn w:val="DefaultParagraphFont"/>
    <w:link w:val="CommentText"/>
    <w:uiPriority w:val="99"/>
    <w:semiHidden/>
    <w:rsid w:val="009359D6"/>
    <w:rPr>
      <w:sz w:val="20"/>
      <w:szCs w:val="20"/>
    </w:rPr>
  </w:style>
  <w:style w:type="paragraph" w:styleId="CommentSubject">
    <w:name w:val="annotation subject"/>
    <w:basedOn w:val="CommentText"/>
    <w:next w:val="CommentText"/>
    <w:link w:val="CommentSubjectChar"/>
    <w:uiPriority w:val="99"/>
    <w:semiHidden/>
    <w:unhideWhenUsed/>
    <w:rsid w:val="009359D6"/>
    <w:rPr>
      <w:b/>
      <w:bCs/>
    </w:rPr>
  </w:style>
  <w:style w:type="character" w:customStyle="1" w:styleId="CommentSubjectChar">
    <w:name w:val="Comment Subject Char"/>
    <w:basedOn w:val="CommentTextChar"/>
    <w:link w:val="CommentSubject"/>
    <w:uiPriority w:val="99"/>
    <w:semiHidden/>
    <w:rsid w:val="009359D6"/>
    <w:rPr>
      <w:b/>
      <w:bCs/>
    </w:rPr>
  </w:style>
  <w:style w:type="paragraph" w:styleId="Revision">
    <w:name w:val="Revision"/>
    <w:hidden/>
    <w:uiPriority w:val="99"/>
    <w:semiHidden/>
    <w:rsid w:val="008176A3"/>
    <w:pPr>
      <w:spacing w:after="0" w:line="240" w:lineRule="auto"/>
    </w:pPr>
  </w:style>
  <w:style w:type="character" w:styleId="Hyperlink">
    <w:name w:val="Hyperlink"/>
    <w:basedOn w:val="DefaultParagraphFont"/>
    <w:uiPriority w:val="99"/>
    <w:unhideWhenUsed/>
    <w:rsid w:val="00CE7130"/>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48843295">
      <w:bodyDiv w:val="1"/>
      <w:marLeft w:val="0"/>
      <w:marRight w:val="0"/>
      <w:marTop w:val="0"/>
      <w:marBottom w:val="0"/>
      <w:divBdr>
        <w:top w:val="none" w:sz="0" w:space="0" w:color="auto"/>
        <w:left w:val="none" w:sz="0" w:space="0" w:color="auto"/>
        <w:bottom w:val="none" w:sz="0" w:space="0" w:color="auto"/>
        <w:right w:val="none" w:sz="0" w:space="0" w:color="auto"/>
      </w:divBdr>
    </w:div>
    <w:div w:id="128331336">
      <w:bodyDiv w:val="1"/>
      <w:marLeft w:val="0"/>
      <w:marRight w:val="0"/>
      <w:marTop w:val="0"/>
      <w:marBottom w:val="0"/>
      <w:divBdr>
        <w:top w:val="none" w:sz="0" w:space="0" w:color="auto"/>
        <w:left w:val="none" w:sz="0" w:space="0" w:color="auto"/>
        <w:bottom w:val="none" w:sz="0" w:space="0" w:color="auto"/>
        <w:right w:val="none" w:sz="0" w:space="0" w:color="auto"/>
      </w:divBdr>
      <w:divsChild>
        <w:div w:id="1361861175">
          <w:marLeft w:val="0"/>
          <w:marRight w:val="0"/>
          <w:marTop w:val="0"/>
          <w:marBottom w:val="0"/>
          <w:divBdr>
            <w:top w:val="none" w:sz="0" w:space="0" w:color="auto"/>
            <w:left w:val="none" w:sz="0" w:space="0" w:color="auto"/>
            <w:bottom w:val="none" w:sz="0" w:space="0" w:color="auto"/>
            <w:right w:val="none" w:sz="0" w:space="0" w:color="auto"/>
          </w:divBdr>
        </w:div>
      </w:divsChild>
    </w:div>
    <w:div w:id="1921404104">
      <w:bodyDiv w:val="1"/>
      <w:marLeft w:val="0"/>
      <w:marRight w:val="0"/>
      <w:marTop w:val="0"/>
      <w:marBottom w:val="0"/>
      <w:divBdr>
        <w:top w:val="none" w:sz="0" w:space="0" w:color="auto"/>
        <w:left w:val="none" w:sz="0" w:space="0" w:color="auto"/>
        <w:bottom w:val="none" w:sz="0" w:space="0" w:color="auto"/>
        <w:right w:val="none" w:sz="0" w:space="0" w:color="auto"/>
      </w:divBdr>
    </w:div>
    <w:div w:id="1990746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31C00F-1C0C-43C8-8E36-AB605FF16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8</Pages>
  <Words>3043</Words>
  <Characters>1734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arron</dc:creator>
  <cp:lastModifiedBy>David Barron</cp:lastModifiedBy>
  <cp:revision>4</cp:revision>
  <dcterms:created xsi:type="dcterms:W3CDTF">2012-04-12T20:39:00Z</dcterms:created>
  <dcterms:modified xsi:type="dcterms:W3CDTF">2012-04-12T20:42:00Z</dcterms:modified>
</cp:coreProperties>
</file>